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EB6C03" w14:textId="77777777" w:rsidR="00D30FBD" w:rsidRPr="004E18E3" w:rsidRDefault="00D30FBD" w:rsidP="00D30FBD">
      <w:pPr>
        <w:rPr>
          <w:rFonts w:asciiTheme="majorHAnsi" w:hAnsiTheme="majorHAnsi"/>
          <w:b/>
        </w:rPr>
      </w:pPr>
      <w:r w:rsidRPr="004E18E3">
        <w:rPr>
          <w:rFonts w:asciiTheme="majorHAnsi" w:hAnsiTheme="majorHAnsi"/>
          <w:b/>
          <w:lang w:eastAsia="zh-CN"/>
        </w:rPr>
        <w:t>Supplemental Table 2</w:t>
      </w:r>
      <w:r w:rsidRPr="004E18E3">
        <w:rPr>
          <w:rFonts w:asciiTheme="majorHAnsi" w:hAnsiTheme="majorHAnsi"/>
          <w:b/>
        </w:rPr>
        <w:t xml:space="preserve">. </w:t>
      </w:r>
      <w:r w:rsidRPr="004E18E3">
        <w:rPr>
          <w:rFonts w:asciiTheme="majorHAnsi" w:hAnsiTheme="majorHAnsi" w:cs="Times New Roman"/>
          <w:b/>
        </w:rPr>
        <w:t>Posttraumatic Stress Disorders Checklist Civilian Version (PCL-C)</w:t>
      </w:r>
      <w:r w:rsidRPr="004E18E3">
        <w:rPr>
          <w:rFonts w:asciiTheme="majorHAnsi" w:hAnsiTheme="majorHAnsi"/>
          <w:b/>
        </w:rPr>
        <w:t xml:space="preserve"> Cut-off Score Used in Previous Studies</w:t>
      </w:r>
    </w:p>
    <w:p w14:paraId="739B8CBF" w14:textId="77777777" w:rsidR="00D30FBD" w:rsidRPr="004E18E3" w:rsidRDefault="00D30FBD" w:rsidP="00D30FBD">
      <w:pPr>
        <w:rPr>
          <w:rFonts w:asciiTheme="majorHAnsi" w:hAnsiTheme="majorHAnsi"/>
          <w:b/>
        </w:rPr>
      </w:pPr>
    </w:p>
    <w:tbl>
      <w:tblPr>
        <w:tblStyle w:val="LightShading"/>
        <w:tblW w:w="5000" w:type="pct"/>
        <w:tblLayout w:type="fixed"/>
        <w:tblLook w:val="04A0" w:firstRow="1" w:lastRow="0" w:firstColumn="1" w:lastColumn="0" w:noHBand="0" w:noVBand="1"/>
      </w:tblPr>
      <w:tblGrid>
        <w:gridCol w:w="1392"/>
        <w:gridCol w:w="1866"/>
        <w:gridCol w:w="993"/>
        <w:gridCol w:w="588"/>
        <w:gridCol w:w="874"/>
        <w:gridCol w:w="1096"/>
        <w:gridCol w:w="1094"/>
        <w:gridCol w:w="827"/>
        <w:gridCol w:w="809"/>
        <w:gridCol w:w="1384"/>
        <w:gridCol w:w="2037"/>
      </w:tblGrid>
      <w:tr w:rsidR="00D30FBD" w:rsidRPr="004E18E3" w14:paraId="2E53704D" w14:textId="77777777" w:rsidTr="009131F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31737D8A" w14:textId="77777777" w:rsidR="00D30FBD" w:rsidRPr="004E18E3" w:rsidRDefault="00D30FBD" w:rsidP="009131F8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Author</w:t>
            </w:r>
          </w:p>
        </w:tc>
        <w:tc>
          <w:tcPr>
            <w:tcW w:w="720" w:type="pct"/>
          </w:tcPr>
          <w:p w14:paraId="36A3DE3E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Study population</w:t>
            </w:r>
          </w:p>
        </w:tc>
        <w:tc>
          <w:tcPr>
            <w:tcW w:w="383" w:type="pct"/>
          </w:tcPr>
          <w:p w14:paraId="4791B276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Gold standard</w:t>
            </w:r>
          </w:p>
        </w:tc>
        <w:tc>
          <w:tcPr>
            <w:tcW w:w="227" w:type="pct"/>
          </w:tcPr>
          <w:p w14:paraId="3B782CB6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PR</w:t>
            </w:r>
          </w:p>
        </w:tc>
        <w:tc>
          <w:tcPr>
            <w:tcW w:w="337" w:type="pct"/>
          </w:tcPr>
          <w:p w14:paraId="0C5825C6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Optimal cut-off score</w:t>
            </w:r>
          </w:p>
        </w:tc>
        <w:tc>
          <w:tcPr>
            <w:tcW w:w="423" w:type="pct"/>
          </w:tcPr>
          <w:p w14:paraId="2CADE6BC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Sensitivity</w:t>
            </w:r>
          </w:p>
        </w:tc>
        <w:tc>
          <w:tcPr>
            <w:tcW w:w="422" w:type="pct"/>
          </w:tcPr>
          <w:p w14:paraId="267990EA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Specificity</w:t>
            </w:r>
          </w:p>
        </w:tc>
        <w:tc>
          <w:tcPr>
            <w:tcW w:w="319" w:type="pct"/>
          </w:tcPr>
          <w:p w14:paraId="20B939F3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AUC</w:t>
            </w:r>
          </w:p>
        </w:tc>
        <w:tc>
          <w:tcPr>
            <w:tcW w:w="312" w:type="pct"/>
          </w:tcPr>
          <w:p w14:paraId="7CF0EA0D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Assessment</w:t>
            </w:r>
          </w:p>
        </w:tc>
        <w:tc>
          <w:tcPr>
            <w:tcW w:w="534" w:type="pct"/>
          </w:tcPr>
          <w:p w14:paraId="414FFF91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Diagnostic efficiency</w:t>
            </w:r>
          </w:p>
        </w:tc>
        <w:tc>
          <w:tcPr>
            <w:tcW w:w="786" w:type="pct"/>
          </w:tcPr>
          <w:p w14:paraId="350C277B" w14:textId="77777777" w:rsidR="00D30FBD" w:rsidRPr="004E18E3" w:rsidRDefault="00D30FBD" w:rsidP="009131F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Study findings</w:t>
            </w:r>
          </w:p>
        </w:tc>
      </w:tr>
      <w:tr w:rsidR="00D30FBD" w:rsidRPr="004E18E3" w14:paraId="4FEAD66B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520812E9" w14:textId="77777777" w:rsidR="00D30FBD" w:rsidRPr="004E18E3" w:rsidRDefault="00D30FBD" w:rsidP="009005B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Blanchard&lt;/Author&gt;&lt;Year&gt;1996&lt;/Year&gt;&lt;RecNum&gt;50&lt;/RecNum&gt;&lt;DisplayText&gt;EB Blanchard, J Jones-Alexander, TC Buckley and CA Forneris [1]&lt;/DisplayText&gt;&lt;record&gt;&lt;rec-number&gt;50&lt;/rec-number&gt;&lt;foreign-keys&gt;&lt;key app="EN" db-id="e22rpzfvlsvr9mezrs6v5w9u9wvpd0ex0xz0" timestamp="1485544033"&gt;50&lt;/key&gt;&lt;/foreign-keys&gt;&lt;ref-type name="Journal Article"&gt;17&lt;/ref-type&gt;&lt;contributors&gt;&lt;authors&gt;&lt;author&gt;Edward B. Blanchard&lt;/author&gt;&lt;author&gt;Jacqueline Jones-Alexander&lt;/author&gt;&lt;author&gt;Todd C. Buckley&lt;/author&gt;&lt;author&gt;Catherine A. Forneris&lt;/author&gt;&lt;/authors&gt;&lt;/contributors&gt;&lt;titles&gt;&lt;title&gt;Psychometric Properties of the PTSD checklist (PCL)&lt;/title&gt;&lt;secondary-title&gt;Behaviour Research and Therapy&lt;/secondary-title&gt;&lt;/titles&gt;&lt;periodical&gt;&lt;full-title&gt;Behaviour Research and Therapy&lt;/full-title&gt;&lt;/periodical&gt;&lt;pages&gt;669-673&lt;/pages&gt;&lt;volume&gt;34&lt;/volume&gt;&lt;number&gt;8&lt;/number&gt;&lt;dates&gt;&lt;year&gt;1996&lt;/year&gt;&lt;/dates&gt;&lt;urls&gt;&lt;/urls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Blanchard [1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1ACA65CA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40 adults who were victims of severe automobile accident (n=27) or a sexual assault (n=13)</w:t>
            </w:r>
          </w:p>
        </w:tc>
        <w:tc>
          <w:tcPr>
            <w:tcW w:w="383" w:type="pct"/>
          </w:tcPr>
          <w:p w14:paraId="61AFB47F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APS </w:t>
            </w:r>
          </w:p>
        </w:tc>
        <w:tc>
          <w:tcPr>
            <w:tcW w:w="227" w:type="pct"/>
          </w:tcPr>
          <w:p w14:paraId="2CAC5C3B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45</w:t>
            </w:r>
          </w:p>
        </w:tc>
        <w:tc>
          <w:tcPr>
            <w:tcW w:w="337" w:type="pct"/>
          </w:tcPr>
          <w:p w14:paraId="6B5B1314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44</w:t>
            </w:r>
          </w:p>
        </w:tc>
        <w:tc>
          <w:tcPr>
            <w:tcW w:w="423" w:type="pct"/>
          </w:tcPr>
          <w:p w14:paraId="1FF7E9B1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944</w:t>
            </w:r>
          </w:p>
        </w:tc>
        <w:tc>
          <w:tcPr>
            <w:tcW w:w="422" w:type="pct"/>
          </w:tcPr>
          <w:p w14:paraId="04CCF5DC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764</w:t>
            </w:r>
          </w:p>
        </w:tc>
        <w:tc>
          <w:tcPr>
            <w:tcW w:w="319" w:type="pct"/>
          </w:tcPr>
          <w:p w14:paraId="4600A222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-</w:t>
            </w:r>
          </w:p>
        </w:tc>
        <w:tc>
          <w:tcPr>
            <w:tcW w:w="312" w:type="pct"/>
          </w:tcPr>
          <w:p w14:paraId="2158C872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SR</w:t>
            </w:r>
          </w:p>
        </w:tc>
        <w:tc>
          <w:tcPr>
            <w:tcW w:w="534" w:type="pct"/>
          </w:tcPr>
          <w:p w14:paraId="660E8BF0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90</w:t>
            </w:r>
          </w:p>
        </w:tc>
        <w:tc>
          <w:tcPr>
            <w:tcW w:w="786" w:type="pct"/>
          </w:tcPr>
          <w:p w14:paraId="571B5DD0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4E18E3">
              <w:rPr>
                <w:rFonts w:asciiTheme="majorHAnsi" w:hAnsiTheme="majorHAnsi"/>
                <w:sz w:val="20"/>
                <w:szCs w:val="20"/>
              </w:rPr>
              <w:t>Prespecified</w:t>
            </w:r>
            <w:proofErr w:type="spellEnd"/>
            <w:r w:rsidRPr="004E18E3">
              <w:rPr>
                <w:rFonts w:asciiTheme="majorHAnsi" w:hAnsiTheme="majorHAnsi"/>
                <w:sz w:val="20"/>
                <w:szCs w:val="20"/>
              </w:rPr>
              <w:t xml:space="preserve"> cut-off points of 50 and 44 were compared.</w:t>
            </w:r>
          </w:p>
        </w:tc>
      </w:tr>
      <w:tr w:rsidR="00D30FBD" w:rsidRPr="004E18E3" w14:paraId="086B6448" w14:textId="77777777" w:rsidTr="009131F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7F30A940" w14:textId="77777777" w:rsidR="00D30FBD" w:rsidRPr="004E18E3" w:rsidRDefault="00D30FBD" w:rsidP="009005B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Andrykowski&lt;/Author&gt;&lt;Year&gt;1998&lt;/Year&gt;&lt;RecNum&gt;62&lt;/RecNum&gt;&lt;DisplayText&gt;MA Andrykowski, MJ Cordova, JL Studts and TW Miller [2]&lt;/DisplayText&gt;&lt;record&gt;&lt;rec-number&gt;62&lt;/rec-number&gt;&lt;foreign-keys&gt;&lt;key app="EN" db-id="e22rpzfvlsvr9mezrs6v5w9u9wvpd0ex0xz0" timestamp="1485544035"&gt;62&lt;/key&gt;&lt;/foreign-keys&gt;&lt;ref-type name="Journal Article"&gt;17&lt;/ref-type&gt;&lt;contributors&gt;&lt;authors&gt;&lt;author&gt;Michael A. Andrykowski&lt;/author&gt;&lt;author&gt;Matthew J. Cordova&lt;/author&gt;&lt;author&gt;Jamie L. Studts&lt;/author&gt;&lt;author&gt;Thomas W. Miller&lt;/author&gt;&lt;/authors&gt;&lt;/contributors&gt;&lt;titles&gt;&lt;title&gt;Posttraurnatic Stress D isorder After Treatment for Breast Cancer: Prevalence of Diagnosis and Use of the PTSD Checklist—Civilian Version (PCL-C) as a Screening Instrument&lt;/title&gt;&lt;secondary-title&gt;Journal of Consulting and ClinicalPsychology&lt;/secondary-title&gt;&lt;/titles&gt;&lt;periodical&gt;&lt;full-title&gt;Journal of Consulting and ClinicalPsychology&lt;/full-title&gt;&lt;/periodical&gt;&lt;pages&gt;586-590&lt;/pages&gt;&lt;volume&gt;66&lt;/volume&gt;&lt;number&gt;3&lt;/number&gt;&lt;dates&gt;&lt;year&gt;1998&lt;/year&gt;&lt;/dates&gt;&lt;urls&gt;&lt;/urls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Andrykowski [2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08D9E90D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72 women posttreatment for breast cancer</w:t>
            </w:r>
          </w:p>
        </w:tc>
        <w:tc>
          <w:tcPr>
            <w:tcW w:w="383" w:type="pct"/>
          </w:tcPr>
          <w:p w14:paraId="2ACE414F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CID</w:t>
            </w:r>
          </w:p>
        </w:tc>
        <w:tc>
          <w:tcPr>
            <w:tcW w:w="227" w:type="pct"/>
          </w:tcPr>
          <w:p w14:paraId="45AC4645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06</w:t>
            </w:r>
          </w:p>
        </w:tc>
        <w:tc>
          <w:tcPr>
            <w:tcW w:w="337" w:type="pct"/>
          </w:tcPr>
          <w:p w14:paraId="7D10A559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30</w:t>
            </w:r>
          </w:p>
        </w:tc>
        <w:tc>
          <w:tcPr>
            <w:tcW w:w="423" w:type="pct"/>
          </w:tcPr>
          <w:p w14:paraId="02A430D6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1.00</w:t>
            </w:r>
          </w:p>
        </w:tc>
        <w:tc>
          <w:tcPr>
            <w:tcW w:w="422" w:type="pct"/>
          </w:tcPr>
          <w:p w14:paraId="6FF22BA0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83</w:t>
            </w:r>
          </w:p>
        </w:tc>
        <w:tc>
          <w:tcPr>
            <w:tcW w:w="319" w:type="pct"/>
          </w:tcPr>
          <w:p w14:paraId="3880879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-</w:t>
            </w:r>
          </w:p>
        </w:tc>
        <w:tc>
          <w:tcPr>
            <w:tcW w:w="312" w:type="pct"/>
          </w:tcPr>
          <w:p w14:paraId="35DDD2EB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INT</w:t>
            </w:r>
          </w:p>
        </w:tc>
        <w:tc>
          <w:tcPr>
            <w:tcW w:w="534" w:type="pct"/>
          </w:tcPr>
          <w:p w14:paraId="19F143E9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80</w:t>
            </w:r>
          </w:p>
        </w:tc>
        <w:tc>
          <w:tcPr>
            <w:tcW w:w="786" w:type="pct"/>
          </w:tcPr>
          <w:p w14:paraId="57C70082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proofErr w:type="spellStart"/>
            <w:r w:rsidRPr="004E18E3">
              <w:rPr>
                <w:rFonts w:asciiTheme="majorHAnsi" w:hAnsiTheme="majorHAnsi"/>
                <w:sz w:val="20"/>
                <w:szCs w:val="20"/>
              </w:rPr>
              <w:t>Prespecified</w:t>
            </w:r>
            <w:proofErr w:type="spellEnd"/>
            <w:r w:rsidRPr="004E18E3">
              <w:rPr>
                <w:rFonts w:asciiTheme="majorHAnsi" w:hAnsiTheme="majorHAnsi"/>
                <w:sz w:val="20"/>
                <w:szCs w:val="20"/>
              </w:rPr>
              <w:t xml:space="preserve"> cut-off points of 30, 35, 40, 45 and 50 were compared.</w:t>
            </w:r>
          </w:p>
        </w:tc>
      </w:tr>
      <w:tr w:rsidR="00D30FBD" w:rsidRPr="004E18E3" w14:paraId="08C23661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1AF2C499" w14:textId="77777777" w:rsidR="00D30FBD" w:rsidRPr="004E18E3" w:rsidRDefault="00D30FBD" w:rsidP="009005B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Manne&lt;/Author&gt;&lt;Year&gt;1998&lt;/Year&gt;&lt;RecNum&gt;63&lt;/RecNum&gt;&lt;DisplayText&gt;SL Manne, KD Hamel, K Gallelli, K Sorgen and WH Redd [3]&lt;/DisplayText&gt;&lt;record&gt;&lt;rec-number&gt;63&lt;/rec-number&gt;&lt;foreign-keys&gt;&lt;key app="EN" db-id="e22rpzfvlsvr9mezrs6v5w9u9wvpd0ex0xz0" timestamp="1485544035"&gt;63&lt;/key&gt;&lt;/foreign-keys&gt;&lt;ref-type name="Journal Article"&gt;17&lt;/ref-type&gt;&lt;contributors&gt;&lt;authors&gt;&lt;author&gt;Sharon L. Manne &lt;/author&gt;&lt;author&gt;Katherine Du Hamel&lt;/author&gt;&lt;author&gt;Kim Gallelli&lt;/author&gt;&lt;author&gt;Karen Sorgen&lt;/author&gt;&lt;author&gt;William H. Redd&lt;/author&gt;&lt;/authors&gt;&lt;/contributors&gt;&lt;titles&gt;&lt;title&gt;Posttraumatic Stress Disorder Among Mothers of Pediatric Cancer Survivors: Diagnosis, Comorbidity, and Utility of the PTSD Checklist as a Screening Instrument&lt;/title&gt;&lt;secondary-title&gt;Journal of Pediatric Psychology&lt;/secondary-title&gt;&lt;/titles&gt;&lt;periodical&gt;&lt;full-title&gt;Journal of Pediatric Psychology&lt;/full-title&gt;&lt;/periodical&gt;&lt;pages&gt;357-366&lt;/pages&gt;&lt;volume&gt;23&lt;/volume&gt;&lt;number&gt;6&lt;/number&gt;&lt;dates&gt;&lt;year&gt;1998&lt;/year&gt;&lt;/dates&gt;&lt;urls&gt;&lt;/urls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Manne [3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6E6CDC06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65 mothers of pediatric cancer survivors</w:t>
            </w:r>
          </w:p>
        </w:tc>
        <w:tc>
          <w:tcPr>
            <w:tcW w:w="383" w:type="pct"/>
          </w:tcPr>
          <w:p w14:paraId="6141C618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SCID</w:t>
            </w:r>
          </w:p>
        </w:tc>
        <w:tc>
          <w:tcPr>
            <w:tcW w:w="227" w:type="pct"/>
          </w:tcPr>
          <w:p w14:paraId="3359608F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06</w:t>
            </w:r>
          </w:p>
        </w:tc>
        <w:tc>
          <w:tcPr>
            <w:tcW w:w="337" w:type="pct"/>
          </w:tcPr>
          <w:p w14:paraId="06DA1FA0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40</w:t>
            </w:r>
          </w:p>
        </w:tc>
        <w:tc>
          <w:tcPr>
            <w:tcW w:w="423" w:type="pct"/>
          </w:tcPr>
          <w:p w14:paraId="78FBF026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1.00</w:t>
            </w:r>
          </w:p>
        </w:tc>
        <w:tc>
          <w:tcPr>
            <w:tcW w:w="422" w:type="pct"/>
          </w:tcPr>
          <w:p w14:paraId="7438D664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77</w:t>
            </w:r>
          </w:p>
        </w:tc>
        <w:tc>
          <w:tcPr>
            <w:tcW w:w="319" w:type="pct"/>
          </w:tcPr>
          <w:p w14:paraId="4385AC72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-</w:t>
            </w:r>
          </w:p>
        </w:tc>
        <w:tc>
          <w:tcPr>
            <w:tcW w:w="312" w:type="pct"/>
          </w:tcPr>
          <w:p w14:paraId="7A355D7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SR</w:t>
            </w:r>
          </w:p>
        </w:tc>
        <w:tc>
          <w:tcPr>
            <w:tcW w:w="534" w:type="pct"/>
          </w:tcPr>
          <w:p w14:paraId="6C4F8614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79</w:t>
            </w:r>
          </w:p>
        </w:tc>
        <w:tc>
          <w:tcPr>
            <w:tcW w:w="786" w:type="pct"/>
          </w:tcPr>
          <w:p w14:paraId="41D7A42D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proofErr w:type="spellStart"/>
            <w:r w:rsidRPr="004E18E3">
              <w:rPr>
                <w:rFonts w:asciiTheme="majorHAnsi" w:hAnsiTheme="majorHAnsi"/>
                <w:sz w:val="20"/>
                <w:szCs w:val="20"/>
              </w:rPr>
              <w:t>Prespecified</w:t>
            </w:r>
            <w:proofErr w:type="spellEnd"/>
            <w:r w:rsidRPr="004E18E3">
              <w:rPr>
                <w:rFonts w:asciiTheme="majorHAnsi" w:hAnsiTheme="majorHAnsi"/>
                <w:sz w:val="20"/>
                <w:szCs w:val="20"/>
              </w:rPr>
              <w:t xml:space="preserve"> cut-off points of 40, 45 and 50 were compared.</w:t>
            </w:r>
          </w:p>
        </w:tc>
      </w:tr>
      <w:tr w:rsidR="00D30FBD" w:rsidRPr="004E18E3" w14:paraId="4A96F5AF" w14:textId="77777777" w:rsidTr="009131F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1DACED86" w14:textId="77777777" w:rsidR="00D30FBD" w:rsidRPr="004E18E3" w:rsidRDefault="00D30FBD" w:rsidP="009005B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Dobie&lt;/Author&gt;&lt;Year&gt;2002&lt;/Year&gt;&lt;RecNum&gt;64&lt;/RecNum&gt;&lt;DisplayText&gt;DJ Dobie, DR Kivlahan, C Maynard, KR Bush, M McFall, AJ Epler and KA Bradley [4]&lt;/DisplayText&gt;&lt;record&gt;&lt;rec-number&gt;64&lt;/rec-number&gt;&lt;foreign-keys&gt;&lt;key app="EN" db-id="e22rpzfvlsvr9mezrs6v5w9u9wvpd0ex0xz0" timestamp="1485544035"&gt;64&lt;/key&gt;&lt;/foreign-keys&gt;&lt;ref-type name="Journal Article"&gt;17&lt;/ref-type&gt;&lt;contributors&gt;&lt;authors&gt;&lt;author&gt;Dorcas J. Dobie&lt;/author&gt;&lt;author&gt;Daniel R. Kivlahan&lt;/author&gt;&lt;author&gt;Charles Maynard&lt;/author&gt;&lt;author&gt;Kristen R. Bush&lt;/author&gt;&lt;author&gt;Miles McFall&lt;/author&gt;&lt;author&gt;Amee J. Epler&lt;/author&gt;&lt;author&gt;Katharine A. Bradley&lt;/author&gt;&lt;/authors&gt;&lt;/contributors&gt;&lt;titles&gt;&lt;title&gt;Screening for post-traumatic stress disorder in female Veteran’s Affairs patients: validation of the PTSD checklist&lt;/title&gt;&lt;secondary-title&gt;General Hospital Psychiatry&lt;/secondary-title&gt;&lt;/titles&gt;&lt;periodical&gt;&lt;full-title&gt;General Hospital Psychiatry&lt;/full-title&gt;&lt;/periodical&gt;&lt;pages&gt;367-374&lt;/pages&gt;&lt;volume&gt;24&lt;/volume&gt;&lt;dates&gt;&lt;year&gt;2002&lt;/year&gt;&lt;/dates&gt;&lt;urls&gt;&lt;/urls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Dobie [4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0E20EFB2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282 women seen for care at the Veterans Affairs (VA) Puget Sound Healthcare system </w:t>
            </w:r>
          </w:p>
        </w:tc>
        <w:tc>
          <w:tcPr>
            <w:tcW w:w="383" w:type="pct"/>
          </w:tcPr>
          <w:p w14:paraId="2098341E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APS </w:t>
            </w:r>
          </w:p>
        </w:tc>
        <w:tc>
          <w:tcPr>
            <w:tcW w:w="227" w:type="pct"/>
          </w:tcPr>
          <w:p w14:paraId="0A141C1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36</w:t>
            </w:r>
          </w:p>
        </w:tc>
        <w:tc>
          <w:tcPr>
            <w:tcW w:w="337" w:type="pct"/>
          </w:tcPr>
          <w:p w14:paraId="4085A8B8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38</w:t>
            </w:r>
          </w:p>
        </w:tc>
        <w:tc>
          <w:tcPr>
            <w:tcW w:w="423" w:type="pct"/>
          </w:tcPr>
          <w:p w14:paraId="62A66DF0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79</w:t>
            </w:r>
          </w:p>
        </w:tc>
        <w:tc>
          <w:tcPr>
            <w:tcW w:w="422" w:type="pct"/>
          </w:tcPr>
          <w:p w14:paraId="25D47AE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79</w:t>
            </w:r>
          </w:p>
        </w:tc>
        <w:tc>
          <w:tcPr>
            <w:tcW w:w="319" w:type="pct"/>
          </w:tcPr>
          <w:p w14:paraId="637B231D" w14:textId="77777777" w:rsidR="00D30FBD" w:rsidRPr="004E18E3" w:rsidRDefault="00D30FBD" w:rsidP="009131F8">
            <w:pPr>
              <w:widowControl w:val="0"/>
              <w:autoSpaceDE w:val="0"/>
              <w:autoSpaceDN w:val="0"/>
              <w:adjustRightInd w:val="0"/>
              <w:spacing w:after="24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="Times"/>
                <w:sz w:val="20"/>
                <w:szCs w:val="20"/>
              </w:rPr>
            </w:pPr>
            <w:r w:rsidRPr="004E18E3">
              <w:rPr>
                <w:rFonts w:asciiTheme="majorHAnsi" w:hAnsiTheme="majorHAnsi" w:cs="Times"/>
                <w:sz w:val="20"/>
                <w:szCs w:val="20"/>
              </w:rPr>
              <w:t xml:space="preserve">0.86 </w:t>
            </w:r>
          </w:p>
          <w:p w14:paraId="05FF08C6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312" w:type="pct"/>
          </w:tcPr>
          <w:p w14:paraId="2400435D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3924F970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786" w:type="pct"/>
          </w:tcPr>
          <w:p w14:paraId="5A820F6F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proofErr w:type="spellStart"/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Prespecified</w:t>
            </w:r>
            <w:proofErr w:type="spellEnd"/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 cut-off points of 30, 44, 50, 60 and the optimal cut-off score (38) were compared.</w:t>
            </w:r>
          </w:p>
        </w:tc>
      </w:tr>
      <w:tr w:rsidR="00D30FBD" w:rsidRPr="004E18E3" w14:paraId="53F5BF8C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1C5C04AE" w14:textId="77777777" w:rsidR="00D30FBD" w:rsidRPr="004E18E3" w:rsidRDefault="00D30FBD" w:rsidP="009005B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Walker&lt;/Author&gt;&lt;Year&gt;2002&lt;/Year&gt;&lt;RecNum&gt;65&lt;/RecNum&gt;&lt;DisplayText&gt;EA Walker, E Newman, DJ Dobie, P Ciechanowski and W Katon [5]&lt;/DisplayText&gt;&lt;record&gt;&lt;rec-number&gt;65&lt;/rec-number&gt;&lt;foreign-keys&gt;&lt;key app="EN" db-id="e22rpzfvlsvr9mezrs6v5w9u9wvpd0ex0xz0" timestamp="1485544035"&gt;65&lt;/key&gt;&lt;/foreign-keys&gt;&lt;ref-type name="Journal Article"&gt;17&lt;/ref-type&gt;&lt;contributors&gt;&lt;authors&gt;&lt;author&gt;Edward A. Walker&lt;/author&gt;&lt;author&gt;Elana Newman&lt;/author&gt;&lt;author&gt;Dorcas J. Dobie&lt;/author&gt;&lt;author&gt;Paul Ciechanowski&lt;/author&gt;&lt;author&gt;Wayne Katon&lt;/author&gt;&lt;/authors&gt;&lt;/contributors&gt;&lt;titles&gt;&lt;title&gt;Validation of the PTSD checklist in an HMO sample of women&lt;/title&gt;&lt;secondary-title&gt;General Hospital Psychiatry&lt;/secondary-title&gt;&lt;/titles&gt;&lt;periodical&gt;&lt;full-title&gt;General Hospital Psychiatry&lt;/full-title&gt;&lt;/periodical&gt;&lt;pages&gt;375-380&lt;/pages&gt;&lt;volume&gt;24&lt;/volume&gt;&lt;dates&gt;&lt;year&gt;2002&lt;/year&gt;&lt;/dates&gt;&lt;urls&gt;&lt;/urls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Walker [5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112C535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261 female HMO members</w:t>
            </w:r>
          </w:p>
        </w:tc>
        <w:tc>
          <w:tcPr>
            <w:tcW w:w="383" w:type="pct"/>
          </w:tcPr>
          <w:p w14:paraId="6C85F90F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CAPS</w:t>
            </w:r>
          </w:p>
        </w:tc>
        <w:tc>
          <w:tcPr>
            <w:tcW w:w="227" w:type="pct"/>
          </w:tcPr>
          <w:p w14:paraId="6AB0A716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11</w:t>
            </w:r>
          </w:p>
        </w:tc>
        <w:tc>
          <w:tcPr>
            <w:tcW w:w="337" w:type="pct"/>
          </w:tcPr>
          <w:p w14:paraId="1606F3E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30</w:t>
            </w:r>
          </w:p>
        </w:tc>
        <w:tc>
          <w:tcPr>
            <w:tcW w:w="423" w:type="pct"/>
          </w:tcPr>
          <w:p w14:paraId="23C7908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82</w:t>
            </w:r>
          </w:p>
        </w:tc>
        <w:tc>
          <w:tcPr>
            <w:tcW w:w="422" w:type="pct"/>
          </w:tcPr>
          <w:p w14:paraId="3A0059F1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0.76</w:t>
            </w:r>
          </w:p>
        </w:tc>
        <w:tc>
          <w:tcPr>
            <w:tcW w:w="319" w:type="pct"/>
          </w:tcPr>
          <w:p w14:paraId="3A8756A8" w14:textId="77777777" w:rsidR="00D30FBD" w:rsidRPr="004E18E3" w:rsidRDefault="00D30FBD" w:rsidP="009131F8">
            <w:pPr>
              <w:widowControl w:val="0"/>
              <w:autoSpaceDE w:val="0"/>
              <w:autoSpaceDN w:val="0"/>
              <w:adjustRightInd w:val="0"/>
              <w:spacing w:after="24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="Times"/>
                <w:sz w:val="20"/>
                <w:szCs w:val="20"/>
              </w:rPr>
            </w:pPr>
            <w:r w:rsidRPr="004E18E3">
              <w:rPr>
                <w:rFonts w:asciiTheme="majorHAnsi" w:hAnsiTheme="majorHAnsi" w:cs="Times"/>
                <w:sz w:val="20"/>
                <w:szCs w:val="20"/>
              </w:rPr>
              <w:t xml:space="preserve">0.84 </w:t>
            </w:r>
          </w:p>
          <w:p w14:paraId="75143848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312" w:type="pct"/>
          </w:tcPr>
          <w:p w14:paraId="23C0066A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18C2C57C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786" w:type="pct"/>
          </w:tcPr>
          <w:p w14:paraId="031EE9A3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proofErr w:type="spellStart"/>
            <w:r w:rsidRPr="004E18E3">
              <w:rPr>
                <w:rFonts w:asciiTheme="majorHAnsi" w:hAnsiTheme="majorHAnsi"/>
                <w:sz w:val="20"/>
                <w:szCs w:val="20"/>
              </w:rPr>
              <w:t>Prespecified</w:t>
            </w:r>
            <w:proofErr w:type="spellEnd"/>
            <w:r w:rsidRPr="004E18E3">
              <w:rPr>
                <w:rFonts w:asciiTheme="majorHAnsi" w:hAnsiTheme="majorHAnsi"/>
                <w:sz w:val="20"/>
                <w:szCs w:val="20"/>
              </w:rPr>
              <w:t xml:space="preserve"> cut-off points of 25, 30, 35, 40, 45, 50 and 55 were compared.</w:t>
            </w:r>
          </w:p>
        </w:tc>
      </w:tr>
      <w:tr w:rsidR="00D30FBD" w:rsidRPr="004E18E3" w14:paraId="06A37DA9" w14:textId="77777777" w:rsidTr="009131F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15C23395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Lang&lt;/Author&gt;&lt;Year&gt;2003&lt;/Year&gt;&lt;RecNum&gt;66&lt;/RecNum&gt;&lt;DisplayText&gt;AJ Lang, C Laffaye, LE Satz, TR Dresselhaus and MB Stein [6]&lt;/DisplayText&gt;&lt;record&gt;&lt;rec-number&gt;66&lt;/rec-number&gt;&lt;foreign-keys&gt;&lt;key app="EN" db-id="e22rpzfvlsvr9mezrs6v5w9u9wvpd0ex0xz0" timestamp="1485544036"&gt;66&lt;/key&gt;&lt;/foreign-keys&gt;&lt;ref-type name="Journal Article"&gt;17&lt;/ref-type&gt;&lt;contributors&gt;&lt;authors&gt;&lt;author&gt;Ariel J. Lang&lt;/author&gt;&lt;author&gt;Charlene Laffaye&lt;/author&gt;&lt;author&gt;Leslie E. Satz&lt;/author&gt;&lt;author&gt;Timothy R. Dresselhaus&lt;/author&gt;&lt;author&gt;Murray B. Stein&lt;/author&gt;&lt;/authors&gt;&lt;/contributors&gt;&lt;titles&gt;&lt;title&gt;Sensitivity and Specificity of the PTSD Checklist in Detecting PTSD in Female Veterans in Primary Care&lt;/title&gt;&lt;secondary-title&gt;Journal of Traumatic Stress&lt;/secondary-title&gt;&lt;/titles&gt;&lt;periodical&gt;&lt;full-title&gt;Journal of Traumatic Stress&lt;/full-title&gt;&lt;/periodical&gt;&lt;pages&gt;257-264&lt;/pages&gt;&lt;volume&gt;16&lt;/volume&gt;&lt;number&gt;3&lt;/number&gt;&lt;dates&gt;&lt;year&gt;2003&lt;/year&gt;&lt;/dates&gt;&lt;urls&gt;&lt;/urls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</w:rPr>
              <w:t>Lang</w:t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[6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56419DD0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49 women seen in the VA San Diego Healthcare System </w:t>
            </w:r>
          </w:p>
        </w:tc>
        <w:tc>
          <w:tcPr>
            <w:tcW w:w="383" w:type="pct"/>
          </w:tcPr>
          <w:p w14:paraId="2E5027BB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CIDI</w:t>
            </w:r>
          </w:p>
        </w:tc>
        <w:tc>
          <w:tcPr>
            <w:tcW w:w="227" w:type="pct"/>
          </w:tcPr>
          <w:p w14:paraId="5410EB60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31</w:t>
            </w:r>
          </w:p>
        </w:tc>
        <w:tc>
          <w:tcPr>
            <w:tcW w:w="337" w:type="pct"/>
          </w:tcPr>
          <w:p w14:paraId="2822B5CA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28</w:t>
            </w:r>
          </w:p>
        </w:tc>
        <w:tc>
          <w:tcPr>
            <w:tcW w:w="423" w:type="pct"/>
          </w:tcPr>
          <w:p w14:paraId="56A4E025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4</w:t>
            </w:r>
          </w:p>
        </w:tc>
        <w:tc>
          <w:tcPr>
            <w:tcW w:w="422" w:type="pct"/>
          </w:tcPr>
          <w:p w14:paraId="0E37DC8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68</w:t>
            </w:r>
          </w:p>
        </w:tc>
        <w:tc>
          <w:tcPr>
            <w:tcW w:w="319" w:type="pct"/>
          </w:tcPr>
          <w:p w14:paraId="101344BE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9</w:t>
            </w:r>
          </w:p>
        </w:tc>
        <w:tc>
          <w:tcPr>
            <w:tcW w:w="312" w:type="pct"/>
          </w:tcPr>
          <w:p w14:paraId="4E40D48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282574DE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78</w:t>
            </w:r>
          </w:p>
        </w:tc>
        <w:tc>
          <w:tcPr>
            <w:tcW w:w="786" w:type="pct"/>
          </w:tcPr>
          <w:p w14:paraId="400122DE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ut-off points in the range of 26 to 40 and 50 </w:t>
            </w:r>
            <w:r w:rsidRPr="004E18E3">
              <w:rPr>
                <w:rFonts w:asciiTheme="majorHAnsi" w:hAnsiTheme="majorHAnsi"/>
                <w:sz w:val="20"/>
                <w:szCs w:val="20"/>
              </w:rPr>
              <w:t>were compared.</w:t>
            </w:r>
          </w:p>
        </w:tc>
      </w:tr>
      <w:tr w:rsidR="00D30FBD" w:rsidRPr="004E18E3" w14:paraId="7A51B39C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49187C29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  <w:lang w:eastAsia="zh-CN"/>
              </w:rPr>
              <w:instrText xml:space="preserve"> ADDIN EN.CITE &lt;EndNote&gt;&lt;Cite AuthorYear="1"&gt;&lt;Author&gt;Ruggiero&lt;/Author&gt;&lt;Year&gt;2003&lt;/Year&gt;&lt;RecNum&gt;67&lt;/RecNum&gt;&lt;DisplayText&gt;KJ Ruggiero, KD Ben, JR Scotti and AE Rabalais [7]&lt;/DisplayText&gt;&lt;record&gt;&lt;rec-number&gt;67&lt;/rec-number&gt;&lt;foreign-keys&gt;&lt;key app="EN" db-id="e22rpzfvlsvr9mezrs6v5w9u9wvpd0ex0xz0" timestamp="1485544036"&gt;67&lt;/key&gt;&lt;/foreign-keys&gt;&lt;ref-type name="Journal Article"&gt;17&lt;/ref-type&gt;&lt;contributors&gt;&lt;authors&gt;&lt;author&gt;Kenneth J. Ruggiero&lt;/author&gt;&lt;author&gt;Kevin Del Ben&lt;/author&gt;&lt;author&gt;Joseph R. Scotti&lt;/author&gt;&lt;author&gt;Aline E. Rabalais&lt;/author&gt;&lt;/authors&gt;&lt;/contributors&gt;&lt;titles&gt;&lt;title&gt;Psychometric Properties of the PTSD Checklist—Civilian Version&lt;/title&gt;&lt;secondary-title&gt;Journal of Traumatic Stress&lt;/secondary-title&gt;&lt;/titles&gt;&lt;periodical&gt;&lt;full-title&gt;Journal of Traumatic Stress&lt;/full-title&gt;&lt;/periodical&gt;&lt;pages&gt;495-502&lt;/pages&gt;&lt;volume&gt;16&lt;/volume&gt;&lt;number&gt;5&lt;/number&gt;&lt;dates&gt;&lt;year&gt;2003&lt;/year&gt;&lt;/dates&gt;&lt;urls&gt;&lt;/urls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  <w:lang w:eastAsia="zh-CN"/>
              </w:rPr>
              <w:t xml:space="preserve">Ruggiero </w:t>
            </w:r>
            <w:r w:rsidR="009005B0">
              <w:rPr>
                <w:rFonts w:asciiTheme="majorHAnsi" w:hAnsiTheme="majorHAnsi"/>
                <w:noProof/>
                <w:sz w:val="20"/>
                <w:szCs w:val="20"/>
                <w:lang w:eastAsia="zh-CN"/>
              </w:rPr>
              <w:t>[7]</w:t>
            </w: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720" w:type="pct"/>
          </w:tcPr>
          <w:p w14:paraId="4B5FFA79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392 college students</w:t>
            </w:r>
          </w:p>
        </w:tc>
        <w:tc>
          <w:tcPr>
            <w:tcW w:w="383" w:type="pct"/>
          </w:tcPr>
          <w:p w14:paraId="3C18DC08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APS </w:t>
            </w:r>
          </w:p>
        </w:tc>
        <w:tc>
          <w:tcPr>
            <w:tcW w:w="227" w:type="pct"/>
          </w:tcPr>
          <w:p w14:paraId="20BE0436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337" w:type="pct"/>
          </w:tcPr>
          <w:p w14:paraId="34B45546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44</w:t>
            </w:r>
          </w:p>
        </w:tc>
        <w:tc>
          <w:tcPr>
            <w:tcW w:w="423" w:type="pct"/>
          </w:tcPr>
          <w:p w14:paraId="0538271D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0</w:t>
            </w:r>
          </w:p>
        </w:tc>
        <w:tc>
          <w:tcPr>
            <w:tcW w:w="422" w:type="pct"/>
          </w:tcPr>
          <w:p w14:paraId="56413E5A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5</w:t>
            </w:r>
          </w:p>
        </w:tc>
        <w:tc>
          <w:tcPr>
            <w:tcW w:w="319" w:type="pct"/>
          </w:tcPr>
          <w:p w14:paraId="2001F31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312" w:type="pct"/>
          </w:tcPr>
          <w:p w14:paraId="05D77E85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371D5A88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5</w:t>
            </w:r>
          </w:p>
        </w:tc>
        <w:tc>
          <w:tcPr>
            <w:tcW w:w="786" w:type="pct"/>
          </w:tcPr>
          <w:p w14:paraId="7C26DF4E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proofErr w:type="spellStart"/>
            <w:r w:rsidRPr="004E18E3">
              <w:rPr>
                <w:rFonts w:asciiTheme="majorHAnsi" w:hAnsiTheme="majorHAnsi"/>
                <w:sz w:val="20"/>
                <w:szCs w:val="20"/>
              </w:rPr>
              <w:t>Prespecified</w:t>
            </w:r>
            <w:proofErr w:type="spellEnd"/>
            <w:r w:rsidRPr="004E18E3">
              <w:rPr>
                <w:rFonts w:asciiTheme="majorHAnsi" w:hAnsiTheme="majorHAnsi"/>
                <w:sz w:val="20"/>
                <w:szCs w:val="20"/>
              </w:rPr>
              <w:t xml:space="preserve"> cut-off points of 50 and 44 were compared.</w:t>
            </w:r>
          </w:p>
        </w:tc>
      </w:tr>
      <w:tr w:rsidR="00D30FBD" w:rsidRPr="004E18E3" w14:paraId="1D19A230" w14:textId="77777777" w:rsidTr="009131F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2B6466AD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begin">
                <w:fldData xml:space="preserve">PEVuZE5vdGU+PENpdGUgQXV0aG9yWWVhcj0iMSI+PEF1dGhvcj5Db29rPC9BdXRob3I+PFllYXI+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  <w:lang w:eastAsia="zh-CN"/>
              </w:rPr>
              <w:instrText xml:space="preserve"> ADDIN EN.CITE </w:instrText>
            </w:r>
            <w:r w:rsidR="009005B0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begin">
                <w:fldData xml:space="preserve">PEVuZE5vdGU+PENpdGUgQXV0aG9yWWVhcj0iMSI+PEF1dGhvcj5Db29rPC9BdXRob3I+PFllYXI+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  <w:lang w:eastAsia="zh-CN"/>
              </w:rPr>
              <w:instrText xml:space="preserve"> ADDIN EN.CITE.DATA </w:instrText>
            </w:r>
            <w:r w:rsidR="009005B0">
              <w:rPr>
                <w:rFonts w:asciiTheme="majorHAnsi" w:hAnsiTheme="majorHAnsi"/>
                <w:sz w:val="20"/>
                <w:szCs w:val="20"/>
                <w:lang w:eastAsia="zh-CN"/>
              </w:rPr>
            </w:r>
            <w:r w:rsidR="009005B0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end"/>
            </w: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</w: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  <w:lang w:eastAsia="zh-CN"/>
              </w:rPr>
              <w:t xml:space="preserve">Cook </w:t>
            </w:r>
            <w:r w:rsidR="009005B0">
              <w:rPr>
                <w:rFonts w:asciiTheme="majorHAnsi" w:hAnsiTheme="majorHAnsi"/>
                <w:noProof/>
                <w:sz w:val="20"/>
                <w:szCs w:val="20"/>
                <w:lang w:eastAsia="zh-CN"/>
              </w:rPr>
              <w:t>[8]</w:t>
            </w: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720" w:type="pct"/>
          </w:tcPr>
          <w:p w14:paraId="45C3D031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142 older adult primary care patients</w:t>
            </w:r>
          </w:p>
        </w:tc>
        <w:tc>
          <w:tcPr>
            <w:tcW w:w="383" w:type="pct"/>
          </w:tcPr>
          <w:p w14:paraId="0416BD5F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APS </w:t>
            </w:r>
          </w:p>
        </w:tc>
        <w:tc>
          <w:tcPr>
            <w:tcW w:w="227" w:type="pct"/>
          </w:tcPr>
          <w:p w14:paraId="776BA99E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337" w:type="pct"/>
          </w:tcPr>
          <w:p w14:paraId="785716DE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37</w:t>
            </w:r>
          </w:p>
        </w:tc>
        <w:tc>
          <w:tcPr>
            <w:tcW w:w="423" w:type="pct"/>
          </w:tcPr>
          <w:p w14:paraId="4015483F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6</w:t>
            </w:r>
          </w:p>
        </w:tc>
        <w:tc>
          <w:tcPr>
            <w:tcW w:w="422" w:type="pct"/>
          </w:tcPr>
          <w:p w14:paraId="0B816DA2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2</w:t>
            </w:r>
          </w:p>
        </w:tc>
        <w:tc>
          <w:tcPr>
            <w:tcW w:w="319" w:type="pct"/>
          </w:tcPr>
          <w:p w14:paraId="7F57A408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8</w:t>
            </w:r>
          </w:p>
        </w:tc>
        <w:tc>
          <w:tcPr>
            <w:tcW w:w="312" w:type="pct"/>
          </w:tcPr>
          <w:p w14:paraId="603CD259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INT</w:t>
            </w:r>
          </w:p>
          <w:p w14:paraId="185E7B86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</w:p>
        </w:tc>
        <w:tc>
          <w:tcPr>
            <w:tcW w:w="534" w:type="pct"/>
          </w:tcPr>
          <w:p w14:paraId="7BB5795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</w:p>
        </w:tc>
        <w:tc>
          <w:tcPr>
            <w:tcW w:w="786" w:type="pct"/>
          </w:tcPr>
          <w:p w14:paraId="7BFC677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ut-off points in the range of 32 to 42 </w:t>
            </w:r>
            <w:r w:rsidRPr="004E18E3">
              <w:rPr>
                <w:rFonts w:asciiTheme="majorHAnsi" w:hAnsiTheme="majorHAnsi"/>
                <w:sz w:val="20"/>
                <w:szCs w:val="20"/>
              </w:rPr>
              <w:t>were compared.</w:t>
            </w:r>
          </w:p>
        </w:tc>
      </w:tr>
      <w:tr w:rsidR="00D30FBD" w:rsidRPr="004E18E3" w14:paraId="757DDAF9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7B6FC534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gQXV0aG9yWWVhcj0iMSI+PEF1dGhvcj5HcnViYXVnaDwvQXV0aG9yPjxZ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==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 w:rsidR="009005B0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gQXV0aG9yWWVhcj0iMSI+PEF1dGhvcj5HcnViYXVnaDwvQXV0aG9yPjxZ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==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 w:rsidR="009005B0">
              <w:rPr>
                <w:rFonts w:asciiTheme="majorHAnsi" w:hAnsiTheme="majorHAnsi"/>
                <w:sz w:val="20"/>
                <w:szCs w:val="20"/>
              </w:rPr>
            </w:r>
            <w:r w:rsidR="009005B0"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 w:rsidRPr="004E18E3">
              <w:rPr>
                <w:rFonts w:asciiTheme="majorHAnsi" w:hAnsiTheme="majorHAnsi"/>
                <w:sz w:val="20"/>
                <w:szCs w:val="20"/>
              </w:rPr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</w:rPr>
              <w:t xml:space="preserve">Grubaugh </w:t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[9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09ED5DD2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44 traumatized, adult, public-sector </w:t>
            </w: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lastRenderedPageBreak/>
              <w:t xml:space="preserve">mental health patients </w:t>
            </w:r>
          </w:p>
        </w:tc>
        <w:tc>
          <w:tcPr>
            <w:tcW w:w="383" w:type="pct"/>
          </w:tcPr>
          <w:p w14:paraId="7234F390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lastRenderedPageBreak/>
              <w:t>CAPS</w:t>
            </w:r>
          </w:p>
        </w:tc>
        <w:tc>
          <w:tcPr>
            <w:tcW w:w="227" w:type="pct"/>
          </w:tcPr>
          <w:p w14:paraId="7470D6F1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59</w:t>
            </w:r>
          </w:p>
        </w:tc>
        <w:tc>
          <w:tcPr>
            <w:tcW w:w="337" w:type="pct"/>
          </w:tcPr>
          <w:p w14:paraId="27F2D0AA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54</w:t>
            </w:r>
          </w:p>
        </w:tc>
        <w:tc>
          <w:tcPr>
            <w:tcW w:w="423" w:type="pct"/>
          </w:tcPr>
          <w:p w14:paraId="293BE001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69</w:t>
            </w:r>
          </w:p>
        </w:tc>
        <w:tc>
          <w:tcPr>
            <w:tcW w:w="422" w:type="pct"/>
          </w:tcPr>
          <w:p w14:paraId="790D3C75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78</w:t>
            </w:r>
          </w:p>
        </w:tc>
        <w:tc>
          <w:tcPr>
            <w:tcW w:w="319" w:type="pct"/>
          </w:tcPr>
          <w:p w14:paraId="0BD55A41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76</w:t>
            </w:r>
          </w:p>
        </w:tc>
        <w:tc>
          <w:tcPr>
            <w:tcW w:w="312" w:type="pct"/>
          </w:tcPr>
          <w:p w14:paraId="12F42BEF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INT</w:t>
            </w:r>
          </w:p>
        </w:tc>
        <w:tc>
          <w:tcPr>
            <w:tcW w:w="534" w:type="pct"/>
          </w:tcPr>
          <w:p w14:paraId="3C462BC4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</w:p>
        </w:tc>
        <w:tc>
          <w:tcPr>
            <w:tcW w:w="786" w:type="pct"/>
          </w:tcPr>
          <w:p w14:paraId="6B09E40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All scores of the participants in the </w:t>
            </w: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lastRenderedPageBreak/>
              <w:t>study were used as cut-off points for comparison</w:t>
            </w:r>
          </w:p>
        </w:tc>
      </w:tr>
      <w:tr w:rsidR="00D30FBD" w:rsidRPr="004E18E3" w14:paraId="73253A1A" w14:textId="77777777" w:rsidTr="009131F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78467B2A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lastRenderedPageBreak/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  <w:lang w:eastAsia="zh-CN"/>
              </w:rPr>
              <w:instrText xml:space="preserve"> ADDIN EN.CITE &lt;EndNote&gt;&lt;Cite AuthorYear="1"&gt;&lt;Author&gt;Harrington&lt;/Author&gt;&lt;Year&gt;2007&lt;/Year&gt;&lt;RecNum&gt;69&lt;/RecNum&gt;&lt;DisplayText&gt;T Harrington and E Newman [10]&lt;/DisplayText&gt;&lt;record&gt;&lt;rec-number&gt;69&lt;/rec-number&gt;&lt;foreign-keys&gt;&lt;key app="EN" db-id="e22rpzfvlsvr9mezrs6v5w9u9wvpd0ex0xz0" timestamp="1485544036"&gt;69&lt;/key&gt;&lt;/foreign-keys&gt;&lt;ref-type name="Journal Article"&gt;17&lt;/ref-type&gt;&lt;contributors&gt;&lt;authors&gt;&lt;author&gt;Harrington, T.&lt;/author&gt;&lt;author&gt;Newman, E.&lt;/author&gt;&lt;/authors&gt;&lt;/contributors&gt;&lt;auth-address&gt;University of Tulsa, Department of Psychology, 600 South College Avenue, Tulsa, OK 74104, USA. tracy-davis@utulsa.edu&lt;/auth-address&gt;&lt;titles&gt;&lt;title&gt;The psychometric utility of two self-report measures of PTSD among women substance users&lt;/title&gt;&lt;secondary-title&gt;Addictive Behaviors&lt;/secondary-title&gt;&lt;alt-title&gt;Addictive behaviors&lt;/alt-title&gt;&lt;/titles&gt;&lt;periodical&gt;&lt;full-title&gt;Addictive Behaviors&lt;/full-title&gt;&lt;abbr-1&gt;Addictive behaviors&lt;/abbr-1&gt;&lt;/periodical&gt;&lt;alt-periodical&gt;&lt;full-title&gt;Addictive Behaviors&lt;/full-title&gt;&lt;abbr-1&gt;Addictive behaviors&lt;/abbr-1&gt;&lt;/alt-periodical&gt;&lt;pages&gt;2788-2798&lt;/pages&gt;&lt;volume&gt;32&lt;/volume&gt;&lt;number&gt;12&lt;/number&gt;&lt;keywords&gt;&lt;keyword&gt;Adult&lt;/keyword&gt;&lt;keyword&gt;Female&lt;/keyword&gt;&lt;keyword&gt;Humans&lt;/keyword&gt;&lt;keyword&gt;Patient Acceptance of Health Care/*psychology&lt;/keyword&gt;&lt;keyword&gt;Psychometrics&lt;/keyword&gt;&lt;keyword&gt;Questionnaires&lt;/keyword&gt;&lt;keyword&gt;Reproducibility of Results&lt;/keyword&gt;&lt;keyword&gt;Self-Assessment&lt;/keyword&gt;&lt;keyword&gt;Sensitivity and Specificity&lt;/keyword&gt;&lt;keyword&gt;Severity of Illness Index&lt;/keyword&gt;&lt;keyword&gt;Stress Disorders, Post-Traumatic/*diagnosis/psychology&lt;/keyword&gt;&lt;keyword&gt;Substance-Related Disorders/*psychology&lt;/keyword&gt;&lt;/keywords&gt;&lt;dates&gt;&lt;year&gt;2007&lt;/year&gt;&lt;pub-dates&gt;&lt;date&gt;Dec&lt;/date&gt;&lt;/pub-dates&gt;&lt;/dates&gt;&lt;isbn&gt;0306-4603 (Print)&amp;#xD;0306-4603 (Linking)&lt;/isbn&gt;&lt;accession-num&gt;17507172&lt;/accession-num&gt;&lt;urls&gt;&lt;related-urls&gt;&lt;url&gt;http://www.ncbi.nlm.nih.gov/pubmed/17507172&lt;/url&gt;&lt;/related-urls&gt;&lt;/urls&gt;&lt;electronic-resource-num&gt;10.1016/j.addbeh.2007.04.016&lt;/electronic-resource-num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separate"/>
            </w:r>
            <w:r w:rsidR="009005B0">
              <w:rPr>
                <w:rFonts w:asciiTheme="majorHAnsi" w:hAnsiTheme="majorHAnsi"/>
                <w:noProof/>
                <w:sz w:val="20"/>
                <w:szCs w:val="20"/>
                <w:lang w:eastAsia="zh-CN"/>
              </w:rPr>
              <w:t>Harrington [10]</w:t>
            </w: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fldChar w:fldCharType="end"/>
            </w:r>
          </w:p>
        </w:tc>
        <w:tc>
          <w:tcPr>
            <w:tcW w:w="720" w:type="pct"/>
          </w:tcPr>
          <w:p w14:paraId="42EFEC1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44 women substance users</w:t>
            </w:r>
          </w:p>
        </w:tc>
        <w:tc>
          <w:tcPr>
            <w:tcW w:w="383" w:type="pct"/>
          </w:tcPr>
          <w:p w14:paraId="09406B7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APS </w:t>
            </w:r>
          </w:p>
        </w:tc>
        <w:tc>
          <w:tcPr>
            <w:tcW w:w="227" w:type="pct"/>
          </w:tcPr>
          <w:p w14:paraId="0766C664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39</w:t>
            </w:r>
          </w:p>
        </w:tc>
        <w:tc>
          <w:tcPr>
            <w:tcW w:w="337" w:type="pct"/>
          </w:tcPr>
          <w:p w14:paraId="0CD592DE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44</w:t>
            </w:r>
          </w:p>
        </w:tc>
        <w:tc>
          <w:tcPr>
            <w:tcW w:w="423" w:type="pct"/>
          </w:tcPr>
          <w:p w14:paraId="78700C6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76</w:t>
            </w:r>
          </w:p>
        </w:tc>
        <w:tc>
          <w:tcPr>
            <w:tcW w:w="422" w:type="pct"/>
          </w:tcPr>
          <w:p w14:paraId="7D98259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79</w:t>
            </w:r>
          </w:p>
        </w:tc>
        <w:tc>
          <w:tcPr>
            <w:tcW w:w="319" w:type="pct"/>
          </w:tcPr>
          <w:p w14:paraId="50E68318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312" w:type="pct"/>
          </w:tcPr>
          <w:p w14:paraId="364011F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52FD762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78</w:t>
            </w:r>
          </w:p>
        </w:tc>
        <w:tc>
          <w:tcPr>
            <w:tcW w:w="786" w:type="pct"/>
          </w:tcPr>
          <w:p w14:paraId="60A9F4E7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ut-off points in the range of 35 to 41, 44 and 46 </w:t>
            </w:r>
            <w:r w:rsidRPr="004E18E3">
              <w:rPr>
                <w:rFonts w:asciiTheme="majorHAnsi" w:hAnsiTheme="majorHAnsi"/>
                <w:sz w:val="20"/>
                <w:szCs w:val="20"/>
              </w:rPr>
              <w:t>were compared.</w:t>
            </w:r>
          </w:p>
        </w:tc>
      </w:tr>
      <w:tr w:rsidR="00D30FBD" w:rsidRPr="004E18E3" w14:paraId="5EE2407D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7632DEC5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Bollinger&lt;/Author&gt;&lt;Year&gt;2008&lt;/Year&gt;&lt;RecNum&gt;47&lt;/RecNum&gt;&lt;DisplayText&gt;A Bollinger, C Cuevas, M Vielhauer, E Morgan and T Keane [11]&lt;/DisplayText&gt;&lt;record&gt;&lt;rec-number&gt;47&lt;/rec-number&gt;&lt;foreign-keys&gt;&lt;key app="EN" db-id="e22rpzfvlsvr9mezrs6v5w9u9wvpd0ex0xz0" timestamp="1485544033"&gt;47&lt;/key&gt;&lt;/foreign-keys&gt;&lt;ref-type name="Journal Article"&gt;17&lt;/ref-type&gt;&lt;contributors&gt;&lt;authors&gt;&lt;author&gt;Bollinger, Andreas&lt;/author&gt;&lt;author&gt;Cuevas, Carlos&lt;/author&gt;&lt;author&gt;Vielhauer, Melanie&lt;/author&gt;&lt;author&gt;Morgan, Erin&lt;/author&gt;&lt;author&gt;Keane, Terence&lt;/author&gt;&lt;/authors&gt;&lt;/contributors&gt;&lt;titles&gt;&lt;title&gt;The Operating Characteristics of the PTSD Checklist in Detecting PTSD in HIV+ Substance Abusers&lt;/title&gt;&lt;secondary-title&gt;Journal of Psychological Trauma&lt;/secondary-title&gt;&lt;/titles&gt;&lt;periodical&gt;&lt;full-title&gt;Journal of Psychological Trauma&lt;/full-title&gt;&lt;/periodical&gt;&lt;pages&gt;213-234&lt;/pages&gt;&lt;volume&gt;7&lt;/volume&gt;&lt;number&gt;4&lt;/number&gt;&lt;dates&gt;&lt;year&gt;2008&lt;/year&gt;&lt;/dates&gt;&lt;isbn&gt;1932-2887&lt;/isbn&gt;&lt;urls&gt;&lt;/urls&gt;&lt;electronic-resource-num&gt;10.1080/19322880802384251&lt;/electronic-resource-num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Bollinger [11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189917FE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57 HIV-seropositive patients</w:t>
            </w:r>
          </w:p>
        </w:tc>
        <w:tc>
          <w:tcPr>
            <w:tcW w:w="383" w:type="pct"/>
          </w:tcPr>
          <w:p w14:paraId="443A1875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APS </w:t>
            </w:r>
          </w:p>
        </w:tc>
        <w:tc>
          <w:tcPr>
            <w:tcW w:w="227" w:type="pct"/>
          </w:tcPr>
          <w:p w14:paraId="03C9084A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12</w:t>
            </w:r>
          </w:p>
        </w:tc>
        <w:tc>
          <w:tcPr>
            <w:tcW w:w="337" w:type="pct"/>
          </w:tcPr>
          <w:p w14:paraId="524FB2CF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52</w:t>
            </w:r>
          </w:p>
        </w:tc>
        <w:tc>
          <w:tcPr>
            <w:tcW w:w="423" w:type="pct"/>
          </w:tcPr>
          <w:p w14:paraId="568B8451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6</w:t>
            </w:r>
          </w:p>
        </w:tc>
        <w:tc>
          <w:tcPr>
            <w:tcW w:w="422" w:type="pct"/>
          </w:tcPr>
          <w:p w14:paraId="415FFE74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79</w:t>
            </w:r>
          </w:p>
        </w:tc>
        <w:tc>
          <w:tcPr>
            <w:tcW w:w="319" w:type="pct"/>
          </w:tcPr>
          <w:p w14:paraId="1AB1789E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1</w:t>
            </w:r>
          </w:p>
        </w:tc>
        <w:tc>
          <w:tcPr>
            <w:tcW w:w="312" w:type="pct"/>
          </w:tcPr>
          <w:p w14:paraId="256CFC06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610D359D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2</w:t>
            </w:r>
          </w:p>
        </w:tc>
        <w:tc>
          <w:tcPr>
            <w:tcW w:w="786" w:type="pct"/>
          </w:tcPr>
          <w:p w14:paraId="52CEB428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Results using cut-off score of 50 and 52 were provided.</w:t>
            </w:r>
          </w:p>
        </w:tc>
      </w:tr>
      <w:tr w:rsidR="00D30FBD" w:rsidRPr="004E18E3" w14:paraId="1ACA87E0" w14:textId="77777777" w:rsidTr="009131F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28D0F313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Hudson&lt;/Author&gt;&lt;Year&gt;2008&lt;/Year&gt;&lt;RecNum&gt;70&lt;/RecNum&gt;&lt;DisplayText&gt;SA Hudson, LA Beckford, SD Jackson and MP Philpot [12]&lt;/DisplayText&gt;&lt;record&gt;&lt;rec-number&gt;70&lt;/rec-number&gt;&lt;foreign-keys&gt;&lt;key app="EN" db-id="e22rpzfvlsvr9mezrs6v5w9u9wvpd0ex0xz0" timestamp="1485544036"&gt;70&lt;/key&gt;&lt;/foreign-keys&gt;&lt;ref-type name="Journal Article"&gt;17&lt;/ref-type&gt;&lt;contributors&gt;&lt;authors&gt;&lt;author&gt;Hudson, S. A.&lt;/author&gt;&lt;author&gt;Beckford, L. A.&lt;/author&gt;&lt;author&gt;Jackson, S. D.&lt;/author&gt;&lt;author&gt;Philpot, M. P.&lt;/author&gt;&lt;/authors&gt;&lt;/contributors&gt;&lt;auth-address&gt;Mental Health of Older Adults, South London &amp;amp; Maudsley NHS Foundation Trust, London, UK.&lt;/auth-address&gt;&lt;titles&gt;&lt;title&gt;Validation of a screening instrument for post-traumatic stress disorder in a clinical sample of older adults&lt;/title&gt;&lt;secondary-title&gt;Aging Mental Health&lt;/secondary-title&gt;&lt;alt-title&gt;Aging &amp;amp; mental health&lt;/alt-title&gt;&lt;/titles&gt;&lt;periodical&gt;&lt;full-title&gt;Aging Mental Health&lt;/full-title&gt;&lt;abbr-1&gt;Aging &amp;amp; mental health&lt;/abbr-1&gt;&lt;/periodical&gt;&lt;alt-periodical&gt;&lt;full-title&gt;Aging Mental Health&lt;/full-title&gt;&lt;abbr-1&gt;Aging &amp;amp; mental health&lt;/abbr-1&gt;&lt;/alt-periodical&gt;&lt;pages&gt;670-673&lt;/pages&gt;&lt;volume&gt;12&lt;/volume&gt;&lt;number&gt;5&lt;/number&gt;&lt;keywords&gt;&lt;keyword&gt;Aged&lt;/keyword&gt;&lt;keyword&gt;Aged, 80 and over&lt;/keyword&gt;&lt;keyword&gt;Cross-Sectional Studies&lt;/keyword&gt;&lt;keyword&gt;Female&lt;/keyword&gt;&lt;keyword&gt;Humans&lt;/keyword&gt;&lt;keyword&gt;London&lt;/keyword&gt;&lt;keyword&gt;Male&lt;/keyword&gt;&lt;keyword&gt;Mass Screening/*instrumentation&lt;/keyword&gt;&lt;keyword&gt;Questionnaires&lt;/keyword&gt;&lt;keyword&gt;Stress Disorders, Post-Traumatic/*diagnosis&lt;/keyword&gt;&lt;/keywords&gt;&lt;dates&gt;&lt;year&gt;2008&lt;/year&gt;&lt;pub-dates&gt;&lt;date&gt;Sep&lt;/date&gt;&lt;/pub-dates&gt;&lt;/dates&gt;&lt;isbn&gt;1364-6915 (Electronic)&amp;#xD;1360-7863 (Linking)&lt;/isbn&gt;&lt;accession-num&gt;18855184&lt;/accession-num&gt;&lt;urls&gt;&lt;related-urls&gt;&lt;url&gt;http://www.ncbi.nlm.nih.gov/pubmed/18855184&lt;/url&gt;&lt;/related-urls&gt;&lt;/urls&gt;&lt;electronic-resource-num&gt;10.1080/13607860802343274&lt;/electronic-resource-num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</w:rPr>
              <w:t xml:space="preserve">Hudson </w:t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[12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7309D67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100 patients being treated for medical and/or psychiatric conditions</w:t>
            </w:r>
          </w:p>
        </w:tc>
        <w:tc>
          <w:tcPr>
            <w:tcW w:w="383" w:type="pct"/>
          </w:tcPr>
          <w:p w14:paraId="5B74DC9B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CAPS</w:t>
            </w:r>
          </w:p>
        </w:tc>
        <w:tc>
          <w:tcPr>
            <w:tcW w:w="227" w:type="pct"/>
          </w:tcPr>
          <w:p w14:paraId="2D4016A1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10</w:t>
            </w:r>
          </w:p>
        </w:tc>
        <w:tc>
          <w:tcPr>
            <w:tcW w:w="337" w:type="pct"/>
          </w:tcPr>
          <w:p w14:paraId="0EB0DCAF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36</w:t>
            </w:r>
          </w:p>
        </w:tc>
        <w:tc>
          <w:tcPr>
            <w:tcW w:w="423" w:type="pct"/>
          </w:tcPr>
          <w:p w14:paraId="320ECFE9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0</w:t>
            </w:r>
          </w:p>
        </w:tc>
        <w:tc>
          <w:tcPr>
            <w:tcW w:w="422" w:type="pct"/>
          </w:tcPr>
          <w:p w14:paraId="7D4AE92B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7</w:t>
            </w:r>
          </w:p>
        </w:tc>
        <w:tc>
          <w:tcPr>
            <w:tcW w:w="319" w:type="pct"/>
          </w:tcPr>
          <w:p w14:paraId="3DE01A6C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35</w:t>
            </w:r>
          </w:p>
        </w:tc>
        <w:tc>
          <w:tcPr>
            <w:tcW w:w="312" w:type="pct"/>
          </w:tcPr>
          <w:p w14:paraId="59626831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2F43FA2A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</w:p>
        </w:tc>
        <w:tc>
          <w:tcPr>
            <w:tcW w:w="786" w:type="pct"/>
          </w:tcPr>
          <w:p w14:paraId="5DE0F958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Optimum cut-off point was indicated from ROC analysis.</w:t>
            </w:r>
          </w:p>
        </w:tc>
      </w:tr>
      <w:tr w:rsidR="00D30FBD" w:rsidRPr="004E18E3" w14:paraId="51A7703A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66CB6D38" w14:textId="77777777" w:rsidR="00D30FBD" w:rsidRPr="004E18E3" w:rsidRDefault="00D30FBD" w:rsidP="009005B0">
            <w:pPr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Keen&lt;/Author&gt;&lt;Year&gt;2008&lt;/Year&gt;&lt;RecNum&gt;46&lt;/RecNum&gt;&lt;DisplayText&gt;SM Keen [13]&lt;/DisplayText&gt;&lt;record&gt;&lt;rec-number&gt;46&lt;/rec-number&gt;&lt;foreign-keys&gt;&lt;key app="EN" db-id="e22rpzfvlsvr9mezrs6v5w9u9wvpd0ex0xz0" timestamp="1485544033"&gt;46&lt;/key&gt;&lt;/foreign-keys&gt;&lt;ref-type name="Journal Article"&gt;17&lt;/ref-type&gt;&lt;contributors&gt;&lt;authors&gt;&lt;author&gt;Keen, Stefanie M.&lt;/author&gt;&lt;/authors&gt;&lt;/contributors&gt;&lt;titles&gt;&lt;title&gt;Psychometric properties of PTSD Checklist in sample of male veterans&lt;/title&gt;&lt;secondary-title&gt;The Journal of Rehabilitation Research and Development&lt;/secondary-title&gt;&lt;/titles&gt;&lt;periodical&gt;&lt;full-title&gt;The Journal of Rehabilitation Research and Development&lt;/full-title&gt;&lt;/periodical&gt;&lt;pages&gt;465-474&lt;/pages&gt;&lt;volume&gt;45&lt;/volume&gt;&lt;number&gt;3&lt;/number&gt;&lt;dates&gt;&lt;year&gt;2008&lt;/year&gt;&lt;/dates&gt;&lt;isbn&gt;07487711&lt;/isbn&gt;&lt;urls&gt;&lt;/urls&gt;&lt;electronic-resource-num&gt;10.1682/jrrd.2007.09.0138&lt;/electronic-resource-num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Keen [13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2529FD2C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114 male veterans </w:t>
            </w:r>
          </w:p>
        </w:tc>
        <w:tc>
          <w:tcPr>
            <w:tcW w:w="383" w:type="pct"/>
          </w:tcPr>
          <w:p w14:paraId="56E2562D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APS </w:t>
            </w:r>
          </w:p>
        </w:tc>
        <w:tc>
          <w:tcPr>
            <w:tcW w:w="227" w:type="pct"/>
          </w:tcPr>
          <w:p w14:paraId="4410EA58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22</w:t>
            </w:r>
          </w:p>
        </w:tc>
        <w:tc>
          <w:tcPr>
            <w:tcW w:w="337" w:type="pct"/>
          </w:tcPr>
          <w:p w14:paraId="57FAFE52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60</w:t>
            </w:r>
          </w:p>
        </w:tc>
        <w:tc>
          <w:tcPr>
            <w:tcW w:w="423" w:type="pct"/>
          </w:tcPr>
          <w:p w14:paraId="52FB6D26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56</w:t>
            </w:r>
          </w:p>
        </w:tc>
        <w:tc>
          <w:tcPr>
            <w:tcW w:w="422" w:type="pct"/>
          </w:tcPr>
          <w:p w14:paraId="12973116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2</w:t>
            </w:r>
          </w:p>
        </w:tc>
        <w:tc>
          <w:tcPr>
            <w:tcW w:w="319" w:type="pct"/>
          </w:tcPr>
          <w:p w14:paraId="4D42CA25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6</w:t>
            </w:r>
          </w:p>
        </w:tc>
        <w:tc>
          <w:tcPr>
            <w:tcW w:w="312" w:type="pct"/>
          </w:tcPr>
          <w:p w14:paraId="1651CD4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5B3CDC7B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786" w:type="pct"/>
          </w:tcPr>
          <w:p w14:paraId="48E343A8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ut-off points in the range of 43 to 71 </w:t>
            </w:r>
            <w:r w:rsidRPr="004E18E3">
              <w:rPr>
                <w:rFonts w:asciiTheme="majorHAnsi" w:hAnsiTheme="majorHAnsi"/>
                <w:sz w:val="20"/>
                <w:szCs w:val="20"/>
              </w:rPr>
              <w:t>were compared.</w:t>
            </w:r>
          </w:p>
        </w:tc>
      </w:tr>
      <w:tr w:rsidR="00D30FBD" w:rsidRPr="004E18E3" w14:paraId="3E77FAC8" w14:textId="77777777" w:rsidTr="009131F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1F894600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gQXV0aG9yWWVhcj0iMSI+PEF1dGhvcj5GcmVlZHk8L0F1dGhvcj48WWVh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 w:rsidR="009005B0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gQXV0aG9yWWVhcj0iMSI+PEF1dGhvcj5GcmVlZHk8L0F1dGhvcj48WWVh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 w:rsidR="009005B0">
              <w:rPr>
                <w:rFonts w:asciiTheme="majorHAnsi" w:hAnsiTheme="majorHAnsi"/>
                <w:sz w:val="20"/>
                <w:szCs w:val="20"/>
              </w:rPr>
            </w:r>
            <w:r w:rsidR="009005B0"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 w:rsidRPr="004E18E3">
              <w:rPr>
                <w:rFonts w:asciiTheme="majorHAnsi" w:hAnsiTheme="majorHAnsi"/>
                <w:sz w:val="20"/>
                <w:szCs w:val="20"/>
              </w:rPr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</w:rPr>
              <w:t>Freedy</w:t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[14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704F3B2C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411 Family Practice Center patients</w:t>
            </w:r>
          </w:p>
        </w:tc>
        <w:tc>
          <w:tcPr>
            <w:tcW w:w="383" w:type="pct"/>
          </w:tcPr>
          <w:p w14:paraId="2A9E0AA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CAPS</w:t>
            </w:r>
          </w:p>
        </w:tc>
        <w:tc>
          <w:tcPr>
            <w:tcW w:w="227" w:type="pct"/>
          </w:tcPr>
          <w:p w14:paraId="0C0AC83D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32</w:t>
            </w:r>
          </w:p>
        </w:tc>
        <w:tc>
          <w:tcPr>
            <w:tcW w:w="337" w:type="pct"/>
          </w:tcPr>
          <w:p w14:paraId="14B08868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43</w:t>
            </w:r>
          </w:p>
        </w:tc>
        <w:tc>
          <w:tcPr>
            <w:tcW w:w="423" w:type="pct"/>
          </w:tcPr>
          <w:p w14:paraId="536DB2C1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0</w:t>
            </w:r>
          </w:p>
        </w:tc>
        <w:tc>
          <w:tcPr>
            <w:tcW w:w="422" w:type="pct"/>
          </w:tcPr>
          <w:p w14:paraId="326F8010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1</w:t>
            </w:r>
          </w:p>
        </w:tc>
        <w:tc>
          <w:tcPr>
            <w:tcW w:w="319" w:type="pct"/>
          </w:tcPr>
          <w:p w14:paraId="7A90B981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3</w:t>
            </w:r>
          </w:p>
        </w:tc>
        <w:tc>
          <w:tcPr>
            <w:tcW w:w="312" w:type="pct"/>
          </w:tcPr>
          <w:p w14:paraId="1D2985F2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INT</w:t>
            </w:r>
          </w:p>
        </w:tc>
        <w:tc>
          <w:tcPr>
            <w:tcW w:w="534" w:type="pct"/>
          </w:tcPr>
          <w:p w14:paraId="5D0466F6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786" w:type="pct"/>
          </w:tcPr>
          <w:p w14:paraId="0CEEC13D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ut-off points in the range of 37 to 49 </w:t>
            </w:r>
            <w:r w:rsidRPr="004E18E3">
              <w:rPr>
                <w:rFonts w:asciiTheme="majorHAnsi" w:hAnsiTheme="majorHAnsi"/>
                <w:sz w:val="20"/>
                <w:szCs w:val="20"/>
              </w:rPr>
              <w:t>were compared.</w:t>
            </w:r>
          </w:p>
        </w:tc>
      </w:tr>
      <w:tr w:rsidR="00D30FBD" w:rsidRPr="004E18E3" w14:paraId="1AC489D7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1BDC9849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Sydney Chiu&lt;/Author&gt;&lt;Year&gt;2011&lt;/Year&gt;&lt;RecNum&gt;72&lt;/RecNum&gt;&lt;DisplayText&gt;Sydney Chiu, MP Webber, R Zeig-Owens, J Gustave, R Lee, KJ Kelly, L Rizzotto, McWilliams, JK Schorr, CS North, et al. [15]&lt;/DisplayText&gt;&lt;record&gt;&lt;rec-number&gt;72&lt;/rec-number&gt;&lt;foreign-keys&gt;&lt;key app="EN" db-id="e22rpzfvlsvr9mezrs6v5w9u9wvpd0ex0xz0" timestamp="1485544036"&gt;72&lt;/key&gt;&lt;/foreign-keys&gt;&lt;ref-type name="Journal Article"&gt;17&lt;/ref-type&gt;&lt;contributors&gt;&lt;authors&gt;&lt;author&gt;Sydney Chiu,&lt;/author&gt;&lt;author&gt;Mayris P. Webber&lt;/author&gt;&lt;author&gt;Rachel Zeig-Owens&lt;/author&gt;&lt;author&gt;Jackson Gustave&lt;/author&gt;&lt;author&gt;Roy Lee&lt;/author&gt;&lt;author&gt;Kerry J. Kelly&lt;/author&gt;&lt;author&gt;Linda Rizzotto&lt;/author&gt;&lt;author&gt;McWilliams&lt;/author&gt;&lt;author&gt;John K. Schorr&lt;/author&gt;&lt;author&gt;Carol S. North&lt;/author&gt;&lt;author&gt;David J. Prezant&lt;/author&gt;&lt;/authors&gt;&lt;/contributors&gt;&lt;titles&gt;&lt;title&gt;Performance characteristics of the PtsD Checklist in retired firefighters exposed to the World trade Center disaster&lt;/title&gt;&lt;secondary-title&gt;Annals of Clinical Psychiatry&lt;/secondary-title&gt;&lt;/titles&gt;&lt;periodical&gt;&lt;full-title&gt;Annals of Clinical Psychiatry&lt;/full-title&gt;&lt;/periodical&gt;&lt;pages&gt;95-104&lt;/pages&gt;&lt;volume&gt;23&lt;/volume&gt;&lt;number&gt;2&lt;/number&gt;&lt;dates&gt;&lt;year&gt;2011&lt;/year&gt;&lt;/dates&gt;&lt;urls&gt;&lt;/urls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</w:rPr>
              <w:t xml:space="preserve">Chiu </w:t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[15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78CAE2E3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1915 retired firefighters exposed to the World </w:t>
            </w:r>
            <w:proofErr w:type="gramStart"/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trade</w:t>
            </w:r>
            <w:proofErr w:type="gramEnd"/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 Center disaster</w:t>
            </w:r>
          </w:p>
        </w:tc>
        <w:tc>
          <w:tcPr>
            <w:tcW w:w="383" w:type="pct"/>
          </w:tcPr>
          <w:p w14:paraId="1A6F0B6A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DIS</w:t>
            </w:r>
          </w:p>
        </w:tc>
        <w:tc>
          <w:tcPr>
            <w:tcW w:w="227" w:type="pct"/>
          </w:tcPr>
          <w:p w14:paraId="3115992E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06</w:t>
            </w:r>
          </w:p>
        </w:tc>
        <w:tc>
          <w:tcPr>
            <w:tcW w:w="337" w:type="pct"/>
          </w:tcPr>
          <w:p w14:paraId="24A251FA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39</w:t>
            </w:r>
          </w:p>
        </w:tc>
        <w:tc>
          <w:tcPr>
            <w:tcW w:w="423" w:type="pct"/>
          </w:tcPr>
          <w:p w14:paraId="022FBC9D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5</w:t>
            </w:r>
          </w:p>
        </w:tc>
        <w:tc>
          <w:tcPr>
            <w:tcW w:w="422" w:type="pct"/>
          </w:tcPr>
          <w:p w14:paraId="7C638FE0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2</w:t>
            </w:r>
          </w:p>
        </w:tc>
        <w:tc>
          <w:tcPr>
            <w:tcW w:w="319" w:type="pct"/>
          </w:tcPr>
          <w:p w14:paraId="1293711A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1</w:t>
            </w:r>
          </w:p>
        </w:tc>
        <w:tc>
          <w:tcPr>
            <w:tcW w:w="312" w:type="pct"/>
          </w:tcPr>
          <w:p w14:paraId="3D66AC11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26E3D5CE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786" w:type="pct"/>
          </w:tcPr>
          <w:p w14:paraId="0D8DFA35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ut-off points in the range of 27 to 50 </w:t>
            </w:r>
            <w:r w:rsidRPr="004E18E3">
              <w:rPr>
                <w:rFonts w:asciiTheme="majorHAnsi" w:hAnsiTheme="majorHAnsi"/>
                <w:sz w:val="20"/>
                <w:szCs w:val="20"/>
              </w:rPr>
              <w:t>were compared.</w:t>
            </w:r>
          </w:p>
        </w:tc>
      </w:tr>
      <w:tr w:rsidR="00D30FBD" w:rsidRPr="004E18E3" w14:paraId="6505906B" w14:textId="77777777" w:rsidTr="009131F8">
        <w:trPr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  <w:vMerge w:val="restart"/>
          </w:tcPr>
          <w:p w14:paraId="00E8B4A2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gQXV0aG9yWWVhcj0iMSI+PEF1dGhvcj5QaWV0cnphazwvQXV0aG9yPjxZ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 w:rsidR="009005B0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gQXV0aG9yWWVhcj0iMSI+PEF1dGhvcj5QaWV0cnphazwvQXV0aG9yPjxZ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 w:rsidR="009005B0">
              <w:rPr>
                <w:rFonts w:asciiTheme="majorHAnsi" w:hAnsiTheme="majorHAnsi"/>
                <w:sz w:val="20"/>
                <w:szCs w:val="20"/>
              </w:rPr>
            </w:r>
            <w:r w:rsidR="009005B0"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 w:rsidRPr="004E18E3">
              <w:rPr>
                <w:rFonts w:asciiTheme="majorHAnsi" w:hAnsiTheme="majorHAnsi"/>
                <w:sz w:val="20"/>
                <w:szCs w:val="20"/>
              </w:rPr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</w:rPr>
              <w:t xml:space="preserve">Pietrzak </w:t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[16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 w:rsidRPr="004E18E3">
              <w:rPr>
                <w:rFonts w:asciiTheme="majorHAnsi" w:hAnsiTheme="majorHAnsi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720" w:type="pct"/>
            <w:vMerge w:val="restart"/>
          </w:tcPr>
          <w:p w14:paraId="7A664ED0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206 older adults who experienced Hurricane Ike</w:t>
            </w:r>
          </w:p>
        </w:tc>
        <w:tc>
          <w:tcPr>
            <w:tcW w:w="383" w:type="pct"/>
            <w:vMerge w:val="restart"/>
          </w:tcPr>
          <w:p w14:paraId="41EA88F6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PCL-based DSM-IV diagnosis</w:t>
            </w:r>
          </w:p>
        </w:tc>
        <w:tc>
          <w:tcPr>
            <w:tcW w:w="227" w:type="pct"/>
          </w:tcPr>
          <w:p w14:paraId="5D950D12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07</w:t>
            </w:r>
          </w:p>
        </w:tc>
        <w:tc>
          <w:tcPr>
            <w:tcW w:w="337" w:type="pct"/>
          </w:tcPr>
          <w:p w14:paraId="3A236539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39</w:t>
            </w:r>
          </w:p>
        </w:tc>
        <w:tc>
          <w:tcPr>
            <w:tcW w:w="423" w:type="pct"/>
          </w:tcPr>
          <w:p w14:paraId="7AEF14F1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6</w:t>
            </w:r>
          </w:p>
        </w:tc>
        <w:tc>
          <w:tcPr>
            <w:tcW w:w="422" w:type="pct"/>
          </w:tcPr>
          <w:p w14:paraId="41036E91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2</w:t>
            </w:r>
          </w:p>
        </w:tc>
        <w:tc>
          <w:tcPr>
            <w:tcW w:w="319" w:type="pct"/>
          </w:tcPr>
          <w:p w14:paraId="3BB584D2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8</w:t>
            </w:r>
          </w:p>
        </w:tc>
        <w:tc>
          <w:tcPr>
            <w:tcW w:w="312" w:type="pct"/>
          </w:tcPr>
          <w:p w14:paraId="3DB54574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INT</w:t>
            </w:r>
          </w:p>
        </w:tc>
        <w:tc>
          <w:tcPr>
            <w:tcW w:w="534" w:type="pct"/>
          </w:tcPr>
          <w:p w14:paraId="6E3652D2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2</w:t>
            </w:r>
          </w:p>
        </w:tc>
        <w:tc>
          <w:tcPr>
            <w:tcW w:w="786" w:type="pct"/>
            <w:vMerge w:val="restart"/>
          </w:tcPr>
          <w:p w14:paraId="351440C5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ut-off points in the range of 34 to 50 </w:t>
            </w:r>
            <w:r w:rsidRPr="004E18E3">
              <w:rPr>
                <w:rFonts w:asciiTheme="majorHAnsi" w:hAnsiTheme="majorHAnsi"/>
                <w:sz w:val="20"/>
                <w:szCs w:val="20"/>
              </w:rPr>
              <w:t>were compared.</w:t>
            </w:r>
          </w:p>
        </w:tc>
      </w:tr>
      <w:tr w:rsidR="00D30FBD" w:rsidRPr="004E18E3" w14:paraId="63D4AF36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  <w:vMerge/>
          </w:tcPr>
          <w:p w14:paraId="21824452" w14:textId="77777777" w:rsidR="00D30FBD" w:rsidRPr="004E18E3" w:rsidRDefault="00D30FBD" w:rsidP="009131F8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720" w:type="pct"/>
            <w:vMerge/>
          </w:tcPr>
          <w:p w14:paraId="1D83C366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</w:p>
        </w:tc>
        <w:tc>
          <w:tcPr>
            <w:tcW w:w="383" w:type="pct"/>
            <w:vMerge/>
          </w:tcPr>
          <w:p w14:paraId="62EBF014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</w:p>
        </w:tc>
        <w:tc>
          <w:tcPr>
            <w:tcW w:w="227" w:type="pct"/>
          </w:tcPr>
          <w:p w14:paraId="106608CF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08</w:t>
            </w:r>
          </w:p>
        </w:tc>
        <w:tc>
          <w:tcPr>
            <w:tcW w:w="337" w:type="pct"/>
          </w:tcPr>
          <w:p w14:paraId="356CA300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37</w:t>
            </w:r>
          </w:p>
        </w:tc>
        <w:tc>
          <w:tcPr>
            <w:tcW w:w="423" w:type="pct"/>
          </w:tcPr>
          <w:p w14:paraId="23B5FA83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1.00</w:t>
            </w:r>
          </w:p>
        </w:tc>
        <w:tc>
          <w:tcPr>
            <w:tcW w:w="422" w:type="pct"/>
          </w:tcPr>
          <w:p w14:paraId="17584052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0</w:t>
            </w:r>
          </w:p>
        </w:tc>
        <w:tc>
          <w:tcPr>
            <w:tcW w:w="319" w:type="pct"/>
          </w:tcPr>
          <w:p w14:paraId="2FA83D44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8</w:t>
            </w:r>
          </w:p>
        </w:tc>
        <w:tc>
          <w:tcPr>
            <w:tcW w:w="312" w:type="pct"/>
          </w:tcPr>
          <w:p w14:paraId="64432B60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INT</w:t>
            </w:r>
          </w:p>
        </w:tc>
        <w:tc>
          <w:tcPr>
            <w:tcW w:w="534" w:type="pct"/>
          </w:tcPr>
          <w:p w14:paraId="7FE3DB43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1</w:t>
            </w:r>
          </w:p>
        </w:tc>
        <w:tc>
          <w:tcPr>
            <w:tcW w:w="786" w:type="pct"/>
            <w:vMerge/>
          </w:tcPr>
          <w:p w14:paraId="635F8DED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</w:p>
        </w:tc>
      </w:tr>
      <w:tr w:rsidR="00D30FBD" w:rsidRPr="004E18E3" w14:paraId="62FC53C2" w14:textId="77777777" w:rsidTr="009131F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71529CF4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gQXV0aG9yWWVhcj0iMSI+PEF1dGhvcj5HYXJkbmVyPC9BdXRob3I+PFll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 w:rsidR="009005B0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gQXV0aG9yWWVhcj0iMSI+PEF1dGhvcj5HYXJkbmVyPC9BdXRob3I+PFll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</w:fldData>
              </w:fldChar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 w:rsidR="009005B0">
              <w:rPr>
                <w:rFonts w:asciiTheme="majorHAnsi" w:hAnsiTheme="majorHAnsi"/>
                <w:sz w:val="20"/>
                <w:szCs w:val="20"/>
              </w:rPr>
            </w:r>
            <w:r w:rsidR="009005B0"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 w:rsidRPr="004E18E3">
              <w:rPr>
                <w:rFonts w:asciiTheme="majorHAnsi" w:hAnsiTheme="majorHAnsi"/>
                <w:sz w:val="20"/>
                <w:szCs w:val="20"/>
              </w:rPr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</w:rPr>
              <w:t xml:space="preserve">Gardner </w:t>
            </w:r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[17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095C43E4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132 outpatients with burns</w:t>
            </w:r>
          </w:p>
        </w:tc>
        <w:tc>
          <w:tcPr>
            <w:tcW w:w="383" w:type="pct"/>
          </w:tcPr>
          <w:p w14:paraId="33A5300F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DSM-IV diagnosis</w:t>
            </w:r>
          </w:p>
        </w:tc>
        <w:tc>
          <w:tcPr>
            <w:tcW w:w="227" w:type="pct"/>
          </w:tcPr>
          <w:p w14:paraId="63318C0F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39</w:t>
            </w:r>
          </w:p>
        </w:tc>
        <w:tc>
          <w:tcPr>
            <w:tcW w:w="337" w:type="pct"/>
          </w:tcPr>
          <w:p w14:paraId="7ED708C4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50</w:t>
            </w:r>
          </w:p>
        </w:tc>
        <w:tc>
          <w:tcPr>
            <w:tcW w:w="423" w:type="pct"/>
          </w:tcPr>
          <w:p w14:paraId="1A7847EF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0</w:t>
            </w:r>
          </w:p>
        </w:tc>
        <w:tc>
          <w:tcPr>
            <w:tcW w:w="422" w:type="pct"/>
          </w:tcPr>
          <w:p w14:paraId="136C51B3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79</w:t>
            </w:r>
          </w:p>
        </w:tc>
        <w:tc>
          <w:tcPr>
            <w:tcW w:w="319" w:type="pct"/>
          </w:tcPr>
          <w:p w14:paraId="3D870A82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312" w:type="pct"/>
          </w:tcPr>
          <w:p w14:paraId="00AAE5D6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373FF698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83</w:t>
            </w:r>
          </w:p>
        </w:tc>
        <w:tc>
          <w:tcPr>
            <w:tcW w:w="786" w:type="pct"/>
          </w:tcPr>
          <w:p w14:paraId="2BE3F35F" w14:textId="77777777" w:rsidR="00D30FBD" w:rsidRPr="004E18E3" w:rsidRDefault="00D30FBD" w:rsidP="009131F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t>Pre-specified cut-off points of 45, 50 and 55 were compared.</w:t>
            </w:r>
          </w:p>
        </w:tc>
      </w:tr>
      <w:tr w:rsidR="00D30FBD" w:rsidRPr="004E18E3" w14:paraId="35155B5E" w14:textId="77777777" w:rsidTr="009131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37" w:type="pct"/>
          </w:tcPr>
          <w:p w14:paraId="052627ED" w14:textId="77777777" w:rsidR="00D30FBD" w:rsidRPr="004E18E3" w:rsidRDefault="00D30FBD" w:rsidP="005E5B10">
            <w:pPr>
              <w:rPr>
                <w:rFonts w:asciiTheme="majorHAnsi" w:hAnsiTheme="majorHAnsi"/>
                <w:sz w:val="20"/>
                <w:szCs w:val="20"/>
              </w:rPr>
            </w:pPr>
            <w:r w:rsidRPr="004E18E3">
              <w:rPr>
                <w:rFonts w:asciiTheme="majorHAnsi" w:hAnsiTheme="majorHAnsi"/>
                <w:sz w:val="20"/>
                <w:szCs w:val="20"/>
              </w:rPr>
              <w:fldChar w:fldCharType="begin"/>
            </w:r>
            <w:r w:rsidR="009005B0">
              <w:rPr>
                <w:rFonts w:asciiTheme="majorHAnsi" w:hAnsiTheme="majorHAnsi"/>
                <w:sz w:val="20"/>
                <w:szCs w:val="20"/>
              </w:rPr>
              <w:instrText xml:space="preserve"> ADDIN EN.CITE &lt;EndNote&gt;&lt;Cite AuthorYear="1"&gt;&lt;Author&gt;Karstoft&lt;/Author&gt;&lt;Year&gt;2014&lt;/Year&gt;&lt;RecNum&gt;75&lt;/RecNum&gt;&lt;DisplayText&gt;KI Karstoft, SB Andersen, M Bertelsen and T Madsen [18]&lt;/DisplayText&gt;&lt;record&gt;&lt;rec-number&gt;75&lt;/rec-number&gt;&lt;foreign-keys&gt;&lt;key app="EN" db-id="e22rpzfvlsvr9mezrs6v5w9u9wvpd0ex0xz0" timestamp="1485544037"&gt;75&lt;/key&gt;&lt;/foreign-keys&gt;&lt;ref-type name="Journal Article"&gt;17&lt;/ref-type&gt;&lt;contributors&gt;&lt;authors&gt;&lt;author&gt;Karstoft, K. I.&lt;/author&gt;&lt;author&gt;Andersen, S. B.&lt;/author&gt;&lt;author&gt;Bertelsen, M.&lt;/author&gt;&lt;author&gt;Madsen, T.&lt;/author&gt;&lt;/authors&gt;&lt;/contributors&gt;&lt;auth-address&gt;National Centre for Psychotraumatology.&amp;#xD;Research and Knowledge Centre, Danish Veteran Centre.&lt;/auth-address&gt;&lt;titles&gt;&lt;title&gt;Diagnostic accuracy of the posttraumatic stress disorder checklist-civilian version in a representative military sample&lt;/title&gt;&lt;secondary-title&gt;Psychological Assessment&lt;/secondary-title&gt;&lt;alt-title&gt;Psychological assessment&lt;/alt-title&gt;&lt;/titles&gt;&lt;periodical&gt;&lt;full-title&gt;Psychological Assessment&lt;/full-title&gt;&lt;/periodical&gt;&lt;alt-periodical&gt;&lt;full-title&gt;Psychological Assessment&lt;/full-title&gt;&lt;/alt-periodical&gt;&lt;pages&gt;321-325&lt;/pages&gt;&lt;volume&gt;26&lt;/volume&gt;&lt;number&gt;1&lt;/number&gt;&lt;keywords&gt;&lt;keyword&gt;Adult&lt;/keyword&gt;&lt;keyword&gt;*Checklist&lt;/keyword&gt;&lt;keyword&gt;Female&lt;/keyword&gt;&lt;keyword&gt;Humans&lt;/keyword&gt;&lt;keyword&gt;Male&lt;/keyword&gt;&lt;keyword&gt;Military Personnel/*psychology&lt;/keyword&gt;&lt;keyword&gt;Psychometrics&lt;/keyword&gt;&lt;keyword&gt;ROC Curve&lt;/keyword&gt;&lt;keyword&gt;Sensitivity and Specificity&lt;/keyword&gt;&lt;keyword&gt;Stress Disorders, Post-Traumatic/*diagnosis/psychology&lt;/keyword&gt;&lt;keyword&gt;Young Adult&lt;/keyword&gt;&lt;/keywords&gt;&lt;dates&gt;&lt;year&gt;2014&lt;/year&gt;&lt;pub-dates&gt;&lt;date&gt;Mar&lt;/date&gt;&lt;/pub-dates&gt;&lt;/dates&gt;&lt;isbn&gt;1939-134X (Electronic)&amp;#xD;1040-3590 (Linking)&lt;/isbn&gt;&lt;accession-num&gt;24188155&lt;/accession-num&gt;&lt;urls&gt;&lt;related-urls&gt;&lt;url&gt;http://www.ncbi.nlm.nih.gov/pubmed/24188155&lt;/url&gt;&lt;/related-urls&gt;&lt;/urls&gt;&lt;electronic-resource-num&gt;10.1037/a0034889&lt;/electronic-resource-num&gt;&lt;/record&gt;&lt;/Cite&gt;&lt;/EndNote&gt;</w:instrTex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="005E5B10">
              <w:rPr>
                <w:rFonts w:asciiTheme="majorHAnsi" w:hAnsiTheme="majorHAnsi"/>
                <w:noProof/>
                <w:sz w:val="20"/>
                <w:szCs w:val="20"/>
              </w:rPr>
              <w:t xml:space="preserve">Karstoft </w:t>
            </w:r>
            <w:bookmarkStart w:id="0" w:name="_GoBack"/>
            <w:bookmarkEnd w:id="0"/>
            <w:r w:rsidR="009005B0">
              <w:rPr>
                <w:rFonts w:asciiTheme="majorHAnsi" w:hAnsiTheme="majorHAnsi"/>
                <w:noProof/>
                <w:sz w:val="20"/>
                <w:szCs w:val="20"/>
              </w:rPr>
              <w:t>[18]</w:t>
            </w:r>
            <w:r w:rsidRPr="004E18E3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</w:tc>
        <w:tc>
          <w:tcPr>
            <w:tcW w:w="720" w:type="pct"/>
          </w:tcPr>
          <w:p w14:paraId="23D65889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415 Danish soldiers</w:t>
            </w:r>
          </w:p>
        </w:tc>
        <w:tc>
          <w:tcPr>
            <w:tcW w:w="383" w:type="pct"/>
          </w:tcPr>
          <w:p w14:paraId="710F446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IDI</w:t>
            </w:r>
          </w:p>
        </w:tc>
        <w:tc>
          <w:tcPr>
            <w:tcW w:w="227" w:type="pct"/>
          </w:tcPr>
          <w:p w14:paraId="71C00BF1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07</w:t>
            </w:r>
          </w:p>
        </w:tc>
        <w:tc>
          <w:tcPr>
            <w:tcW w:w="337" w:type="pct"/>
          </w:tcPr>
          <w:p w14:paraId="6F97055F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40</w:t>
            </w:r>
          </w:p>
        </w:tc>
        <w:tc>
          <w:tcPr>
            <w:tcW w:w="423" w:type="pct"/>
          </w:tcPr>
          <w:p w14:paraId="0FB6123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79</w:t>
            </w:r>
          </w:p>
        </w:tc>
        <w:tc>
          <w:tcPr>
            <w:tcW w:w="422" w:type="pct"/>
          </w:tcPr>
          <w:p w14:paraId="56E56F77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3</w:t>
            </w:r>
          </w:p>
        </w:tc>
        <w:tc>
          <w:tcPr>
            <w:tcW w:w="319" w:type="pct"/>
          </w:tcPr>
          <w:p w14:paraId="3AF21DDE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0.95</w:t>
            </w:r>
          </w:p>
        </w:tc>
        <w:tc>
          <w:tcPr>
            <w:tcW w:w="312" w:type="pct"/>
          </w:tcPr>
          <w:p w14:paraId="7570AE3A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SR</w:t>
            </w:r>
          </w:p>
        </w:tc>
        <w:tc>
          <w:tcPr>
            <w:tcW w:w="534" w:type="pct"/>
          </w:tcPr>
          <w:p w14:paraId="7ED8EC70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>-</w:t>
            </w:r>
          </w:p>
        </w:tc>
        <w:tc>
          <w:tcPr>
            <w:tcW w:w="786" w:type="pct"/>
          </w:tcPr>
          <w:p w14:paraId="62F3912D" w14:textId="77777777" w:rsidR="00D30FBD" w:rsidRPr="004E18E3" w:rsidRDefault="00D30FBD" w:rsidP="009131F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/>
                <w:sz w:val="20"/>
                <w:szCs w:val="20"/>
                <w:lang w:eastAsia="zh-CN"/>
              </w:rPr>
            </w:pPr>
            <w:r w:rsidRPr="004E18E3">
              <w:rPr>
                <w:rFonts w:asciiTheme="majorHAnsi" w:hAnsiTheme="majorHAnsi"/>
                <w:sz w:val="20"/>
                <w:szCs w:val="20"/>
                <w:lang w:eastAsia="zh-CN"/>
              </w:rPr>
              <w:t xml:space="preserve">Cut-off points in the range of 36 to 54 </w:t>
            </w:r>
            <w:r w:rsidRPr="004E18E3">
              <w:rPr>
                <w:rFonts w:asciiTheme="majorHAnsi" w:hAnsiTheme="majorHAnsi"/>
                <w:sz w:val="20"/>
                <w:szCs w:val="20"/>
              </w:rPr>
              <w:t>were compared.</w:t>
            </w:r>
          </w:p>
        </w:tc>
      </w:tr>
    </w:tbl>
    <w:p w14:paraId="0F5EEDD5" w14:textId="77777777" w:rsidR="00D30FBD" w:rsidRPr="004E18E3" w:rsidRDefault="00D30FBD" w:rsidP="00D30FBD">
      <w:pPr>
        <w:rPr>
          <w:rFonts w:asciiTheme="majorHAnsi" w:hAnsiTheme="majorHAnsi"/>
          <w:b/>
        </w:rPr>
      </w:pPr>
    </w:p>
    <w:p w14:paraId="47D6BF33" w14:textId="77777777" w:rsidR="00D30FBD" w:rsidRPr="004E18E3" w:rsidRDefault="00D30FBD" w:rsidP="00D30FBD">
      <w:pPr>
        <w:rPr>
          <w:rFonts w:asciiTheme="majorHAnsi" w:hAnsiTheme="majorHAnsi"/>
          <w:b/>
        </w:rPr>
      </w:pPr>
    </w:p>
    <w:p w14:paraId="1471D18F" w14:textId="77777777" w:rsidR="00D30FBD" w:rsidRPr="004E18E3" w:rsidRDefault="00D30FBD" w:rsidP="00D30FBD">
      <w:pPr>
        <w:rPr>
          <w:rFonts w:asciiTheme="majorHAnsi" w:hAnsiTheme="majorHAnsi"/>
          <w:sz w:val="22"/>
        </w:rPr>
      </w:pPr>
      <w:r w:rsidRPr="004E18E3">
        <w:rPr>
          <w:rFonts w:asciiTheme="majorHAnsi" w:hAnsiTheme="majorHAnsi"/>
          <w:sz w:val="22"/>
        </w:rPr>
        <w:lastRenderedPageBreak/>
        <w:t>Abbreviations: CAPS, Clinician-Administered PTSD Scale; CIDI, Composite International Diagnostic Interview; SCID, Structured Clinical Interview for DSM; Disorder; DIS: Diagnostic Interview Schedule; AUC, area under the Receiver Operating Characteristics curves; PR, prevalence</w:t>
      </w:r>
    </w:p>
    <w:p w14:paraId="6D81201B" w14:textId="77777777" w:rsidR="00D30FBD" w:rsidRPr="00497560" w:rsidRDefault="00D30FBD" w:rsidP="00D30FBD">
      <w:pPr>
        <w:rPr>
          <w:rFonts w:asciiTheme="majorHAnsi" w:hAnsiTheme="majorHAnsi"/>
          <w:sz w:val="22"/>
        </w:rPr>
        <w:sectPr w:rsidR="00D30FBD" w:rsidRPr="00497560" w:rsidSect="00CE63CF">
          <w:headerReference w:type="even" r:id="rId6"/>
          <w:footerReference w:type="even" r:id="rId7"/>
          <w:footerReference w:type="default" r:id="rId8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proofErr w:type="spellStart"/>
      <w:r w:rsidRPr="004E18E3">
        <w:rPr>
          <w:rFonts w:asciiTheme="majorHAnsi" w:hAnsiTheme="majorHAnsi"/>
          <w:sz w:val="22"/>
          <w:vertAlign w:val="superscript"/>
        </w:rPr>
        <w:t>a</w:t>
      </w:r>
      <w:proofErr w:type="spellEnd"/>
      <w:r w:rsidRPr="004E18E3">
        <w:rPr>
          <w:rFonts w:asciiTheme="majorHAnsi" w:hAnsiTheme="majorHAnsi"/>
          <w:sz w:val="22"/>
          <w:vertAlign w:val="superscript"/>
        </w:rPr>
        <w:t xml:space="preserve"> </w:t>
      </w:r>
      <w:proofErr w:type="gramStart"/>
      <w:r w:rsidRPr="004E18E3">
        <w:rPr>
          <w:rFonts w:asciiTheme="majorHAnsi" w:hAnsiTheme="majorHAnsi"/>
          <w:sz w:val="22"/>
        </w:rPr>
        <w:t>The</w:t>
      </w:r>
      <w:proofErr w:type="gramEnd"/>
      <w:r w:rsidRPr="004E18E3">
        <w:rPr>
          <w:rFonts w:asciiTheme="majorHAnsi" w:hAnsiTheme="majorHAnsi"/>
          <w:sz w:val="22"/>
        </w:rPr>
        <w:t xml:space="preserve"> first row of this study refers to worst event-related PTSD, while the second row refers to Hurricane Ike-related PTSD; SR, self-report; INT, interview</w:t>
      </w:r>
    </w:p>
    <w:p w14:paraId="0DB99EC1" w14:textId="77777777" w:rsidR="009005B0" w:rsidRPr="009005B0" w:rsidRDefault="009005B0">
      <w:pPr>
        <w:rPr>
          <w:u w:val="single"/>
        </w:rPr>
      </w:pPr>
      <w:r w:rsidRPr="009005B0">
        <w:rPr>
          <w:b/>
          <w:u w:val="single"/>
        </w:rPr>
        <w:lastRenderedPageBreak/>
        <w:t>References</w:t>
      </w:r>
      <w:r w:rsidRPr="009005B0">
        <w:rPr>
          <w:u w:val="single"/>
        </w:rPr>
        <w:t xml:space="preserve"> </w:t>
      </w:r>
      <w:r w:rsidRPr="009005B0">
        <w:rPr>
          <w:rFonts w:asciiTheme="majorHAnsi" w:hAnsiTheme="majorHAnsi"/>
          <w:b/>
          <w:u w:val="single"/>
          <w:lang w:eastAsia="zh-CN"/>
        </w:rPr>
        <w:t>Supplemental Table 2</w:t>
      </w:r>
    </w:p>
    <w:p w14:paraId="250BF7CE" w14:textId="77777777" w:rsidR="009005B0" w:rsidRPr="009005B0" w:rsidRDefault="009005B0" w:rsidP="009005B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005B0">
        <w:t>1.</w:t>
      </w:r>
      <w:r w:rsidRPr="009005B0">
        <w:tab/>
        <w:t xml:space="preserve">Blanchard EB, Jones-Alexander J, Buckley TC, Forneris CA: </w:t>
      </w:r>
      <w:r w:rsidRPr="009005B0">
        <w:rPr>
          <w:b/>
        </w:rPr>
        <w:t>Psychometric Properties of the PTSD checklist (PCL)</w:t>
      </w:r>
      <w:r w:rsidRPr="009005B0">
        <w:t xml:space="preserve">. </w:t>
      </w:r>
      <w:r w:rsidRPr="009005B0">
        <w:rPr>
          <w:i/>
        </w:rPr>
        <w:t xml:space="preserve">Behaviour Research and Therapy </w:t>
      </w:r>
      <w:r w:rsidRPr="009005B0">
        <w:t xml:space="preserve">1996, </w:t>
      </w:r>
      <w:r w:rsidRPr="009005B0">
        <w:rPr>
          <w:b/>
        </w:rPr>
        <w:t>34</w:t>
      </w:r>
      <w:r w:rsidRPr="009005B0">
        <w:t>(8):669-673.</w:t>
      </w:r>
    </w:p>
    <w:p w14:paraId="572E5B52" w14:textId="77777777" w:rsidR="009005B0" w:rsidRPr="009005B0" w:rsidRDefault="009005B0" w:rsidP="009005B0">
      <w:pPr>
        <w:pStyle w:val="EndNoteBibliography"/>
        <w:ind w:left="720" w:hanging="720"/>
      </w:pPr>
      <w:r w:rsidRPr="009005B0">
        <w:t>2.</w:t>
      </w:r>
      <w:r w:rsidRPr="009005B0">
        <w:tab/>
        <w:t xml:space="preserve">Andrykowski MA, Cordova MJ, Studts JL, Miller TW: </w:t>
      </w:r>
      <w:r w:rsidRPr="009005B0">
        <w:rPr>
          <w:b/>
        </w:rPr>
        <w:t>Posttraurnatic Stress D isorder After Treatment for Breast Cancer: Prevalence of Diagnosis and Use of the PTSD Checklist—Civilian Version (PCL-C) as a Screening Instrument</w:t>
      </w:r>
      <w:r w:rsidRPr="009005B0">
        <w:t xml:space="preserve">. </w:t>
      </w:r>
      <w:r w:rsidRPr="009005B0">
        <w:rPr>
          <w:i/>
        </w:rPr>
        <w:t xml:space="preserve">Journal of Consulting and ClinicalPsychology </w:t>
      </w:r>
      <w:r w:rsidRPr="009005B0">
        <w:t xml:space="preserve">1998, </w:t>
      </w:r>
      <w:r w:rsidRPr="009005B0">
        <w:rPr>
          <w:b/>
        </w:rPr>
        <w:t>66</w:t>
      </w:r>
      <w:r w:rsidRPr="009005B0">
        <w:t>(3):586-590.</w:t>
      </w:r>
    </w:p>
    <w:p w14:paraId="28724F8D" w14:textId="77777777" w:rsidR="009005B0" w:rsidRPr="009005B0" w:rsidRDefault="009005B0" w:rsidP="009005B0">
      <w:pPr>
        <w:pStyle w:val="EndNoteBibliography"/>
        <w:ind w:left="720" w:hanging="720"/>
      </w:pPr>
      <w:r w:rsidRPr="009005B0">
        <w:t>3.</w:t>
      </w:r>
      <w:r w:rsidRPr="009005B0">
        <w:tab/>
        <w:t xml:space="preserve">Manne SL, Hamel KD, Gallelli K, Sorgen K, Redd WH: </w:t>
      </w:r>
      <w:r w:rsidRPr="009005B0">
        <w:rPr>
          <w:b/>
        </w:rPr>
        <w:t>Posttraumatic Stress Disorder Among Mothers of Pediatric Cancer Survivors: Diagnosis, Comorbidity, and Utility of the PTSD Checklist as a Screening Instrument</w:t>
      </w:r>
      <w:r w:rsidRPr="009005B0">
        <w:t xml:space="preserve">. </w:t>
      </w:r>
      <w:r w:rsidRPr="009005B0">
        <w:rPr>
          <w:i/>
        </w:rPr>
        <w:t xml:space="preserve">Journal of Pediatric Psychology </w:t>
      </w:r>
      <w:r w:rsidRPr="009005B0">
        <w:t xml:space="preserve">1998, </w:t>
      </w:r>
      <w:r w:rsidRPr="009005B0">
        <w:rPr>
          <w:b/>
        </w:rPr>
        <w:t>23</w:t>
      </w:r>
      <w:r w:rsidRPr="009005B0">
        <w:t>(6):357-366.</w:t>
      </w:r>
    </w:p>
    <w:p w14:paraId="4462AA3E" w14:textId="77777777" w:rsidR="009005B0" w:rsidRPr="009005B0" w:rsidRDefault="009005B0" w:rsidP="009005B0">
      <w:pPr>
        <w:pStyle w:val="EndNoteBibliography"/>
        <w:ind w:left="720" w:hanging="720"/>
      </w:pPr>
      <w:r w:rsidRPr="009005B0">
        <w:t>4.</w:t>
      </w:r>
      <w:r w:rsidRPr="009005B0">
        <w:tab/>
        <w:t xml:space="preserve">Dobie DJ, Kivlahan DR, Maynard C, Bush KR, McFall M, Epler AJ, Bradley KA: </w:t>
      </w:r>
      <w:r w:rsidRPr="009005B0">
        <w:rPr>
          <w:b/>
        </w:rPr>
        <w:t>Screening for post-traumatic stress disorder in female Veteran’s Affairs patients: validation of the PTSD checklist</w:t>
      </w:r>
      <w:r w:rsidRPr="009005B0">
        <w:t xml:space="preserve">. </w:t>
      </w:r>
      <w:r w:rsidRPr="009005B0">
        <w:rPr>
          <w:i/>
        </w:rPr>
        <w:t xml:space="preserve">General Hospital Psychiatry </w:t>
      </w:r>
      <w:r w:rsidRPr="009005B0">
        <w:t xml:space="preserve">2002, </w:t>
      </w:r>
      <w:r w:rsidRPr="009005B0">
        <w:rPr>
          <w:b/>
        </w:rPr>
        <w:t>24</w:t>
      </w:r>
      <w:r w:rsidRPr="009005B0">
        <w:t>:367-374.</w:t>
      </w:r>
    </w:p>
    <w:p w14:paraId="1829D415" w14:textId="77777777" w:rsidR="009005B0" w:rsidRPr="009005B0" w:rsidRDefault="009005B0" w:rsidP="009005B0">
      <w:pPr>
        <w:pStyle w:val="EndNoteBibliography"/>
        <w:ind w:left="720" w:hanging="720"/>
      </w:pPr>
      <w:r w:rsidRPr="009005B0">
        <w:t>5.</w:t>
      </w:r>
      <w:r w:rsidRPr="009005B0">
        <w:tab/>
        <w:t xml:space="preserve">Walker EA, Newman E, Dobie DJ, Ciechanowski P, Katon W: </w:t>
      </w:r>
      <w:r w:rsidRPr="009005B0">
        <w:rPr>
          <w:b/>
        </w:rPr>
        <w:t>Validation of the PTSD checklist in an HMO sample of women</w:t>
      </w:r>
      <w:r w:rsidRPr="009005B0">
        <w:t xml:space="preserve">. </w:t>
      </w:r>
      <w:r w:rsidRPr="009005B0">
        <w:rPr>
          <w:i/>
        </w:rPr>
        <w:t xml:space="preserve">General Hospital Psychiatry </w:t>
      </w:r>
      <w:r w:rsidRPr="009005B0">
        <w:t xml:space="preserve">2002, </w:t>
      </w:r>
      <w:r w:rsidRPr="009005B0">
        <w:rPr>
          <w:b/>
        </w:rPr>
        <w:t>24</w:t>
      </w:r>
      <w:r w:rsidRPr="009005B0">
        <w:t>:375-380.</w:t>
      </w:r>
    </w:p>
    <w:p w14:paraId="17B9EF04" w14:textId="77777777" w:rsidR="009005B0" w:rsidRPr="009005B0" w:rsidRDefault="009005B0" w:rsidP="009005B0">
      <w:pPr>
        <w:pStyle w:val="EndNoteBibliography"/>
        <w:ind w:left="720" w:hanging="720"/>
      </w:pPr>
      <w:r w:rsidRPr="009005B0">
        <w:t>6.</w:t>
      </w:r>
      <w:r w:rsidRPr="009005B0">
        <w:tab/>
        <w:t xml:space="preserve">Lang AJ, Laffaye C, Satz LE, Dresselhaus TR, Stein MB: </w:t>
      </w:r>
      <w:r w:rsidRPr="009005B0">
        <w:rPr>
          <w:b/>
        </w:rPr>
        <w:t>Sensitivity and Specificity of the PTSD Checklist in Detecting PTSD in Female Veterans in Primary Care</w:t>
      </w:r>
      <w:r w:rsidRPr="009005B0">
        <w:t xml:space="preserve">. </w:t>
      </w:r>
      <w:r w:rsidRPr="009005B0">
        <w:rPr>
          <w:i/>
        </w:rPr>
        <w:t xml:space="preserve">Journal of Traumatic Stress </w:t>
      </w:r>
      <w:r w:rsidRPr="009005B0">
        <w:t xml:space="preserve">2003, </w:t>
      </w:r>
      <w:r w:rsidRPr="009005B0">
        <w:rPr>
          <w:b/>
        </w:rPr>
        <w:t>16</w:t>
      </w:r>
      <w:r w:rsidRPr="009005B0">
        <w:t>(3):257-264.</w:t>
      </w:r>
    </w:p>
    <w:p w14:paraId="53132792" w14:textId="77777777" w:rsidR="009005B0" w:rsidRPr="009005B0" w:rsidRDefault="009005B0" w:rsidP="009005B0">
      <w:pPr>
        <w:pStyle w:val="EndNoteBibliography"/>
        <w:ind w:left="720" w:hanging="720"/>
      </w:pPr>
      <w:r w:rsidRPr="009005B0">
        <w:t>7.</w:t>
      </w:r>
      <w:r w:rsidRPr="009005B0">
        <w:tab/>
        <w:t xml:space="preserve">Ruggiero KJ, Ben KD, Scotti JR, Rabalais AE: </w:t>
      </w:r>
      <w:r w:rsidRPr="009005B0">
        <w:rPr>
          <w:b/>
        </w:rPr>
        <w:t>Psychometric Properties of the PTSD Checklist—Civilian Version</w:t>
      </w:r>
      <w:r w:rsidRPr="009005B0">
        <w:t xml:space="preserve">. </w:t>
      </w:r>
      <w:r w:rsidRPr="009005B0">
        <w:rPr>
          <w:i/>
        </w:rPr>
        <w:t xml:space="preserve">Journal of Traumatic Stress </w:t>
      </w:r>
      <w:r w:rsidRPr="009005B0">
        <w:t xml:space="preserve">2003, </w:t>
      </w:r>
      <w:r w:rsidRPr="009005B0">
        <w:rPr>
          <w:b/>
        </w:rPr>
        <w:t>16</w:t>
      </w:r>
      <w:r w:rsidRPr="009005B0">
        <w:t>(5):495-502.</w:t>
      </w:r>
    </w:p>
    <w:p w14:paraId="20E1F1F2" w14:textId="77777777" w:rsidR="009005B0" w:rsidRPr="009005B0" w:rsidRDefault="009005B0" w:rsidP="009005B0">
      <w:pPr>
        <w:pStyle w:val="EndNoteBibliography"/>
        <w:ind w:left="720" w:hanging="720"/>
      </w:pPr>
      <w:r w:rsidRPr="009005B0">
        <w:t>8.</w:t>
      </w:r>
      <w:r w:rsidRPr="009005B0">
        <w:tab/>
        <w:t xml:space="preserve">Cook JM, Elhai JD, Arean PA: </w:t>
      </w:r>
      <w:r w:rsidRPr="009005B0">
        <w:rPr>
          <w:b/>
        </w:rPr>
        <w:t>Psychometric properties of the PTSD Checklist with older primary care patients</w:t>
      </w:r>
      <w:r w:rsidRPr="009005B0">
        <w:t xml:space="preserve">. </w:t>
      </w:r>
      <w:r w:rsidRPr="009005B0">
        <w:rPr>
          <w:i/>
        </w:rPr>
        <w:t xml:space="preserve">Journal of Traumatic Stress </w:t>
      </w:r>
      <w:r w:rsidRPr="009005B0">
        <w:t xml:space="preserve">2005, </w:t>
      </w:r>
      <w:r w:rsidRPr="009005B0">
        <w:rPr>
          <w:b/>
        </w:rPr>
        <w:t>18</w:t>
      </w:r>
      <w:r w:rsidRPr="009005B0">
        <w:t>(4):371-376.</w:t>
      </w:r>
    </w:p>
    <w:p w14:paraId="170B8597" w14:textId="77777777" w:rsidR="009005B0" w:rsidRPr="009005B0" w:rsidRDefault="009005B0" w:rsidP="009005B0">
      <w:pPr>
        <w:pStyle w:val="EndNoteBibliography"/>
        <w:ind w:left="720" w:hanging="720"/>
      </w:pPr>
      <w:r w:rsidRPr="009005B0">
        <w:t>9.</w:t>
      </w:r>
      <w:r w:rsidRPr="009005B0">
        <w:tab/>
        <w:t xml:space="preserve">Grubaugh AL, Elhai JD, Cusack KJ, Wells C, Frueh BC: </w:t>
      </w:r>
      <w:r w:rsidRPr="009005B0">
        <w:rPr>
          <w:b/>
        </w:rPr>
        <w:t>Screening for PTSD in public-sector mental health settings: the diagnostic utility of the PTSD checklist</w:t>
      </w:r>
      <w:r w:rsidRPr="009005B0">
        <w:t xml:space="preserve">. </w:t>
      </w:r>
      <w:r w:rsidRPr="009005B0">
        <w:rPr>
          <w:i/>
        </w:rPr>
        <w:t xml:space="preserve">Depression and anxiety </w:t>
      </w:r>
      <w:r w:rsidRPr="009005B0">
        <w:t xml:space="preserve">2007, </w:t>
      </w:r>
      <w:r w:rsidRPr="009005B0">
        <w:rPr>
          <w:b/>
        </w:rPr>
        <w:t>24</w:t>
      </w:r>
      <w:r w:rsidRPr="009005B0">
        <w:t>(2):124-129.</w:t>
      </w:r>
    </w:p>
    <w:p w14:paraId="3010BFEF" w14:textId="77777777" w:rsidR="009005B0" w:rsidRPr="009005B0" w:rsidRDefault="009005B0" w:rsidP="009005B0">
      <w:pPr>
        <w:pStyle w:val="EndNoteBibliography"/>
        <w:ind w:left="720" w:hanging="720"/>
      </w:pPr>
      <w:r w:rsidRPr="009005B0">
        <w:t>10.</w:t>
      </w:r>
      <w:r w:rsidRPr="009005B0">
        <w:tab/>
        <w:t xml:space="preserve">Harrington T, Newman E: </w:t>
      </w:r>
      <w:r w:rsidRPr="009005B0">
        <w:rPr>
          <w:b/>
        </w:rPr>
        <w:t>The psychometric utility of two self-report measures of PTSD among women substance users</w:t>
      </w:r>
      <w:r w:rsidRPr="009005B0">
        <w:t xml:space="preserve">. </w:t>
      </w:r>
      <w:r w:rsidRPr="009005B0">
        <w:rPr>
          <w:i/>
        </w:rPr>
        <w:t xml:space="preserve">Addictive behaviors </w:t>
      </w:r>
      <w:r w:rsidRPr="009005B0">
        <w:t xml:space="preserve">2007, </w:t>
      </w:r>
      <w:r w:rsidRPr="009005B0">
        <w:rPr>
          <w:b/>
        </w:rPr>
        <w:t>32</w:t>
      </w:r>
      <w:r w:rsidRPr="009005B0">
        <w:t>(12):2788-2798.</w:t>
      </w:r>
    </w:p>
    <w:p w14:paraId="0D9FF1A5" w14:textId="77777777" w:rsidR="009005B0" w:rsidRPr="009005B0" w:rsidRDefault="009005B0" w:rsidP="009005B0">
      <w:pPr>
        <w:pStyle w:val="EndNoteBibliography"/>
        <w:ind w:left="720" w:hanging="720"/>
      </w:pPr>
      <w:r w:rsidRPr="009005B0">
        <w:t>11.</w:t>
      </w:r>
      <w:r w:rsidRPr="009005B0">
        <w:tab/>
        <w:t xml:space="preserve">Bollinger A, Cuevas C, Vielhauer M, Morgan E, Keane T: </w:t>
      </w:r>
      <w:r w:rsidRPr="009005B0">
        <w:rPr>
          <w:b/>
        </w:rPr>
        <w:t>The Operating Characteristics of the PTSD Checklist in Detecting PTSD in HIV+ Substance Abusers</w:t>
      </w:r>
      <w:r w:rsidRPr="009005B0">
        <w:t xml:space="preserve">. </w:t>
      </w:r>
      <w:r w:rsidRPr="009005B0">
        <w:rPr>
          <w:i/>
        </w:rPr>
        <w:t xml:space="preserve">Journal of Psychological Trauma </w:t>
      </w:r>
      <w:r w:rsidRPr="009005B0">
        <w:t xml:space="preserve">2008, </w:t>
      </w:r>
      <w:r w:rsidRPr="009005B0">
        <w:rPr>
          <w:b/>
        </w:rPr>
        <w:t>7</w:t>
      </w:r>
      <w:r w:rsidRPr="009005B0">
        <w:t>(4):213-234.</w:t>
      </w:r>
    </w:p>
    <w:p w14:paraId="4C05F4CC" w14:textId="77777777" w:rsidR="009005B0" w:rsidRPr="009005B0" w:rsidRDefault="009005B0" w:rsidP="009005B0">
      <w:pPr>
        <w:pStyle w:val="EndNoteBibliography"/>
        <w:ind w:left="720" w:hanging="720"/>
      </w:pPr>
      <w:r w:rsidRPr="009005B0">
        <w:t>12.</w:t>
      </w:r>
      <w:r w:rsidRPr="009005B0">
        <w:tab/>
        <w:t xml:space="preserve">Hudson SA, Beckford LA, Jackson SD, Philpot MP: </w:t>
      </w:r>
      <w:r w:rsidRPr="009005B0">
        <w:rPr>
          <w:b/>
        </w:rPr>
        <w:t>Validation of a screening instrument for post-traumatic stress disorder in a clinical sample of older adults</w:t>
      </w:r>
      <w:r w:rsidRPr="009005B0">
        <w:t xml:space="preserve">. </w:t>
      </w:r>
      <w:r w:rsidRPr="009005B0">
        <w:rPr>
          <w:i/>
        </w:rPr>
        <w:t xml:space="preserve">Aging &amp; mental health </w:t>
      </w:r>
      <w:r w:rsidRPr="009005B0">
        <w:t xml:space="preserve">2008, </w:t>
      </w:r>
      <w:r w:rsidRPr="009005B0">
        <w:rPr>
          <w:b/>
        </w:rPr>
        <w:t>12</w:t>
      </w:r>
      <w:r w:rsidRPr="009005B0">
        <w:t>(5):670-673.</w:t>
      </w:r>
    </w:p>
    <w:p w14:paraId="1B8D163F" w14:textId="77777777" w:rsidR="009005B0" w:rsidRPr="009005B0" w:rsidRDefault="009005B0" w:rsidP="009005B0">
      <w:pPr>
        <w:pStyle w:val="EndNoteBibliography"/>
        <w:ind w:left="720" w:hanging="720"/>
      </w:pPr>
      <w:r w:rsidRPr="009005B0">
        <w:t>13.</w:t>
      </w:r>
      <w:r w:rsidRPr="009005B0">
        <w:tab/>
        <w:t xml:space="preserve">Keen SM: </w:t>
      </w:r>
      <w:r w:rsidRPr="009005B0">
        <w:rPr>
          <w:b/>
        </w:rPr>
        <w:t>Psychometric properties of PTSD Checklist in sample of male veterans</w:t>
      </w:r>
      <w:r w:rsidRPr="009005B0">
        <w:t xml:space="preserve">. </w:t>
      </w:r>
      <w:r w:rsidRPr="009005B0">
        <w:rPr>
          <w:i/>
        </w:rPr>
        <w:t xml:space="preserve">The Journal of Rehabilitation Research and Development </w:t>
      </w:r>
      <w:r w:rsidRPr="009005B0">
        <w:t xml:space="preserve">2008, </w:t>
      </w:r>
      <w:r w:rsidRPr="009005B0">
        <w:rPr>
          <w:b/>
        </w:rPr>
        <w:t>45</w:t>
      </w:r>
      <w:r w:rsidRPr="009005B0">
        <w:t>(3):465-474.</w:t>
      </w:r>
    </w:p>
    <w:p w14:paraId="0E9B2417" w14:textId="77777777" w:rsidR="009005B0" w:rsidRPr="009005B0" w:rsidRDefault="009005B0" w:rsidP="009005B0">
      <w:pPr>
        <w:pStyle w:val="EndNoteBibliography"/>
        <w:ind w:left="720" w:hanging="720"/>
      </w:pPr>
      <w:r w:rsidRPr="009005B0">
        <w:t>14.</w:t>
      </w:r>
      <w:r w:rsidRPr="009005B0">
        <w:tab/>
        <w:t xml:space="preserve">Freedy JR, Steenkamp MM, Magruder KM, Yeager DE, Zoller JS, Hueston WJ, Carek PJ: </w:t>
      </w:r>
      <w:r w:rsidRPr="009005B0">
        <w:rPr>
          <w:b/>
        </w:rPr>
        <w:t>Post-traumatic stress disorder screening test performance in civilian primary care</w:t>
      </w:r>
      <w:r w:rsidRPr="009005B0">
        <w:t xml:space="preserve">. </w:t>
      </w:r>
      <w:r w:rsidRPr="009005B0">
        <w:rPr>
          <w:i/>
        </w:rPr>
        <w:t xml:space="preserve">Family practice </w:t>
      </w:r>
      <w:r w:rsidRPr="009005B0">
        <w:t xml:space="preserve">2010, </w:t>
      </w:r>
      <w:r w:rsidRPr="009005B0">
        <w:rPr>
          <w:b/>
        </w:rPr>
        <w:t>27</w:t>
      </w:r>
      <w:r w:rsidRPr="009005B0">
        <w:t>(6):615-624.</w:t>
      </w:r>
    </w:p>
    <w:p w14:paraId="70C4387B" w14:textId="77777777" w:rsidR="009005B0" w:rsidRPr="009005B0" w:rsidRDefault="009005B0" w:rsidP="009005B0">
      <w:pPr>
        <w:pStyle w:val="EndNoteBibliography"/>
        <w:ind w:left="720" w:hanging="720"/>
      </w:pPr>
      <w:r w:rsidRPr="009005B0">
        <w:t>15.</w:t>
      </w:r>
      <w:r w:rsidRPr="009005B0">
        <w:tab/>
        <w:t>Sydney Chiu, Webber MP, Zeig-Owens R, Gustave J, Lee R, Kelly KJ, Rizzotto L, McWilliams, Schorr JK, North CS</w:t>
      </w:r>
      <w:r w:rsidRPr="009005B0">
        <w:rPr>
          <w:i/>
        </w:rPr>
        <w:t xml:space="preserve"> et al</w:t>
      </w:r>
      <w:r w:rsidRPr="009005B0">
        <w:t xml:space="preserve">: </w:t>
      </w:r>
      <w:r w:rsidRPr="009005B0">
        <w:rPr>
          <w:b/>
        </w:rPr>
        <w:t>Performance characteristics of the PtsD Checklist in retired firefighters exposed to the World trade Center disaster</w:t>
      </w:r>
      <w:r w:rsidRPr="009005B0">
        <w:t xml:space="preserve">. </w:t>
      </w:r>
      <w:r w:rsidRPr="009005B0">
        <w:rPr>
          <w:i/>
        </w:rPr>
        <w:t xml:space="preserve">Annals of Clinical Psychiatry </w:t>
      </w:r>
      <w:r w:rsidRPr="009005B0">
        <w:t xml:space="preserve">2011, </w:t>
      </w:r>
      <w:r w:rsidRPr="009005B0">
        <w:rPr>
          <w:b/>
        </w:rPr>
        <w:t>23</w:t>
      </w:r>
      <w:r w:rsidRPr="009005B0">
        <w:t>(2):95-104.</w:t>
      </w:r>
    </w:p>
    <w:p w14:paraId="32B7B461" w14:textId="77777777" w:rsidR="009005B0" w:rsidRPr="009005B0" w:rsidRDefault="009005B0" w:rsidP="009005B0">
      <w:pPr>
        <w:pStyle w:val="EndNoteBibliography"/>
        <w:ind w:left="720" w:hanging="720"/>
      </w:pPr>
      <w:r w:rsidRPr="009005B0">
        <w:lastRenderedPageBreak/>
        <w:t>16.</w:t>
      </w:r>
      <w:r w:rsidRPr="009005B0">
        <w:tab/>
        <w:t xml:space="preserve">Pietrzak RH, Van Ness PH, Fried TR, Galea S, Norris F: </w:t>
      </w:r>
      <w:r w:rsidRPr="009005B0">
        <w:rPr>
          <w:b/>
        </w:rPr>
        <w:t>Diagnostic utility and factor structure of the PTSD Checklist in older adults</w:t>
      </w:r>
      <w:r w:rsidRPr="009005B0">
        <w:t xml:space="preserve">. </w:t>
      </w:r>
      <w:r w:rsidRPr="009005B0">
        <w:rPr>
          <w:i/>
        </w:rPr>
        <w:t xml:space="preserve">International psychogeriatrics / IPA </w:t>
      </w:r>
      <w:r w:rsidRPr="009005B0">
        <w:t xml:space="preserve">2012, </w:t>
      </w:r>
      <w:r w:rsidRPr="009005B0">
        <w:rPr>
          <w:b/>
        </w:rPr>
        <w:t>24</w:t>
      </w:r>
      <w:r w:rsidRPr="009005B0">
        <w:t>(10):1684-1696.</w:t>
      </w:r>
    </w:p>
    <w:p w14:paraId="4C8FC414" w14:textId="77777777" w:rsidR="009005B0" w:rsidRPr="009005B0" w:rsidRDefault="009005B0" w:rsidP="009005B0">
      <w:pPr>
        <w:pStyle w:val="EndNoteBibliography"/>
        <w:ind w:left="720" w:hanging="720"/>
      </w:pPr>
      <w:r w:rsidRPr="009005B0">
        <w:t>17.</w:t>
      </w:r>
      <w:r w:rsidRPr="009005B0">
        <w:tab/>
        <w:t xml:space="preserve">Gardner PJ, Knittel-Keren D, Gomez M: </w:t>
      </w:r>
      <w:r w:rsidRPr="009005B0">
        <w:rPr>
          <w:b/>
        </w:rPr>
        <w:t>The Posttraumatic Stress Disorder Checklist as a screening measure for posttraumatic stress disorder in rehabilitation after burn injuries</w:t>
      </w:r>
      <w:r w:rsidRPr="009005B0">
        <w:t xml:space="preserve">. </w:t>
      </w:r>
      <w:r w:rsidRPr="009005B0">
        <w:rPr>
          <w:i/>
        </w:rPr>
        <w:t xml:space="preserve">Archives of physical medicine and rehabilitation </w:t>
      </w:r>
      <w:r w:rsidRPr="009005B0">
        <w:t xml:space="preserve">2012, </w:t>
      </w:r>
      <w:r w:rsidRPr="009005B0">
        <w:rPr>
          <w:b/>
        </w:rPr>
        <w:t>93</w:t>
      </w:r>
      <w:r w:rsidRPr="009005B0">
        <w:t>(4):623-628.</w:t>
      </w:r>
    </w:p>
    <w:p w14:paraId="4262211C" w14:textId="77777777" w:rsidR="009005B0" w:rsidRPr="009005B0" w:rsidRDefault="009005B0" w:rsidP="009005B0">
      <w:pPr>
        <w:pStyle w:val="EndNoteBibliography"/>
        <w:ind w:left="720" w:hanging="720"/>
      </w:pPr>
      <w:r w:rsidRPr="009005B0">
        <w:t>18.</w:t>
      </w:r>
      <w:r w:rsidRPr="009005B0">
        <w:tab/>
        <w:t xml:space="preserve">Karstoft KI, Andersen SB, Bertelsen M, Madsen T: </w:t>
      </w:r>
      <w:r w:rsidRPr="009005B0">
        <w:rPr>
          <w:b/>
        </w:rPr>
        <w:t>Diagnostic accuracy of the posttraumatic stress disorder checklist-civilian version in a representative military sample</w:t>
      </w:r>
      <w:r w:rsidRPr="009005B0">
        <w:t xml:space="preserve">. </w:t>
      </w:r>
      <w:r w:rsidRPr="009005B0">
        <w:rPr>
          <w:i/>
        </w:rPr>
        <w:t xml:space="preserve">Psychological Assessment </w:t>
      </w:r>
      <w:r w:rsidRPr="009005B0">
        <w:t xml:space="preserve">2014, </w:t>
      </w:r>
      <w:r w:rsidRPr="009005B0">
        <w:rPr>
          <w:b/>
        </w:rPr>
        <w:t>26</w:t>
      </w:r>
      <w:r w:rsidRPr="009005B0">
        <w:t>(1):321-325.</w:t>
      </w:r>
    </w:p>
    <w:p w14:paraId="499D13F3" w14:textId="77777777" w:rsidR="008E08B9" w:rsidRDefault="009005B0">
      <w:r>
        <w:fldChar w:fldCharType="end"/>
      </w:r>
    </w:p>
    <w:sectPr w:rsidR="008E08B9" w:rsidSect="009005B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399E418" w14:textId="77777777" w:rsidR="00CF2092" w:rsidRDefault="00CF2092">
      <w:r>
        <w:separator/>
      </w:r>
    </w:p>
  </w:endnote>
  <w:endnote w:type="continuationSeparator" w:id="0">
    <w:p w14:paraId="7B21D0CB" w14:textId="77777777" w:rsidR="00CF2092" w:rsidRDefault="00CF20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2A5B210" w14:textId="77777777" w:rsidR="0009298B" w:rsidRDefault="00D30FBD" w:rsidP="00B24A9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9ACEC33" w14:textId="77777777" w:rsidR="0009298B" w:rsidRDefault="00CF2092" w:rsidP="00767E95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7525890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30B5C48" w14:textId="77777777" w:rsidR="0009298B" w:rsidRDefault="00D30FB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E5B10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65DFEAC1" w14:textId="77777777" w:rsidR="0009298B" w:rsidRDefault="00CF2092" w:rsidP="00767E9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1B5EF93" w14:textId="77777777" w:rsidR="00CF2092" w:rsidRDefault="00CF2092">
      <w:r>
        <w:separator/>
      </w:r>
    </w:p>
  </w:footnote>
  <w:footnote w:type="continuationSeparator" w:id="0">
    <w:p w14:paraId="5CDE326E" w14:textId="77777777" w:rsidR="00CF2092" w:rsidRDefault="00CF2092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79FB8D3" w14:textId="77777777" w:rsidR="0009298B" w:rsidRDefault="00CF2092">
    <w:pPr>
      <w:pStyle w:val="Header"/>
    </w:pPr>
    <w:sdt>
      <w:sdtPr>
        <w:id w:val="-892967434"/>
        <w:temporary/>
        <w:showingPlcHdr/>
      </w:sdtPr>
      <w:sdtEndPr/>
      <w:sdtContent>
        <w:r w:rsidR="00D30FBD">
          <w:t>[Type text]</w:t>
        </w:r>
      </w:sdtContent>
    </w:sdt>
    <w:r w:rsidR="00D30FBD">
      <w:ptab w:relativeTo="margin" w:alignment="center" w:leader="none"/>
    </w:r>
    <w:sdt>
      <w:sdtPr>
        <w:id w:val="-178120758"/>
        <w:temporary/>
        <w:showingPlcHdr/>
      </w:sdtPr>
      <w:sdtEndPr/>
      <w:sdtContent>
        <w:r w:rsidR="00D30FBD">
          <w:t>[Type text]</w:t>
        </w:r>
      </w:sdtContent>
    </w:sdt>
    <w:r w:rsidR="00D30FBD">
      <w:ptab w:relativeTo="margin" w:alignment="right" w:leader="none"/>
    </w:r>
    <w:sdt>
      <w:sdtPr>
        <w:id w:val="-307865423"/>
        <w:temporary/>
        <w:showingPlcHdr/>
      </w:sdtPr>
      <w:sdtEndPr/>
      <w:sdtContent>
        <w:r w:rsidR="00D30FBD">
          <w:t>[Type text]</w:t>
        </w:r>
      </w:sdtContent>
    </w:sdt>
  </w:p>
  <w:p w14:paraId="658243FA" w14:textId="77777777" w:rsidR="0009298B" w:rsidRDefault="00CF2092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MC Psychiatr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30FBD"/>
    <w:rsid w:val="000C3027"/>
    <w:rsid w:val="005E5B10"/>
    <w:rsid w:val="00823CC8"/>
    <w:rsid w:val="008E08B9"/>
    <w:rsid w:val="009005B0"/>
    <w:rsid w:val="00B20A3D"/>
    <w:rsid w:val="00CF2092"/>
    <w:rsid w:val="00D30F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3FD4ED"/>
  <w15:chartTrackingRefBased/>
  <w15:docId w15:val="{178D1C04-BEC7-4779-9FD0-D4FA27A01A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30FBD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30FB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30FBD"/>
    <w:rPr>
      <w:rFonts w:eastAsiaTheme="minorEastAsia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30FB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30FBD"/>
    <w:rPr>
      <w:rFonts w:eastAsiaTheme="minorEastAsia"/>
      <w:sz w:val="24"/>
      <w:szCs w:val="24"/>
    </w:rPr>
  </w:style>
  <w:style w:type="table" w:styleId="TableGrid">
    <w:name w:val="Table Grid"/>
    <w:basedOn w:val="TableNormal"/>
    <w:uiPriority w:val="59"/>
    <w:rsid w:val="00D30FBD"/>
    <w:pPr>
      <w:spacing w:after="0" w:line="240" w:lineRule="auto"/>
    </w:pPr>
    <w:rPr>
      <w:rFonts w:eastAsiaTheme="minorEastAsia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D30FBD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D30FBD"/>
  </w:style>
  <w:style w:type="paragraph" w:customStyle="1" w:styleId="EndNoteBibliographyTitle">
    <w:name w:val="EndNote Bibliography Title"/>
    <w:basedOn w:val="Normal"/>
    <w:link w:val="EndNoteBibliographyTitleChar"/>
    <w:rsid w:val="009005B0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05B0"/>
    <w:rPr>
      <w:rFonts w:ascii="Calibri" w:eastAsiaTheme="minorEastAsia" w:hAnsi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005B0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05B0"/>
    <w:rPr>
      <w:rFonts w:ascii="Calibri" w:eastAsiaTheme="minorEastAsia" w:hAnsi="Calibri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eader" Target="header1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558</Words>
  <Characters>20283</Characters>
  <Application>Microsoft Macintosh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rvard School of Public Health</Company>
  <LinksUpToDate>false</LinksUpToDate>
  <CharactersWithSpaces>237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laye</dc:creator>
  <cp:keywords/>
  <dc:description/>
  <cp:lastModifiedBy>Lauren</cp:lastModifiedBy>
  <cp:revision>2</cp:revision>
  <dcterms:created xsi:type="dcterms:W3CDTF">2017-05-01T20:23:00Z</dcterms:created>
  <dcterms:modified xsi:type="dcterms:W3CDTF">2017-05-01T20:23:00Z</dcterms:modified>
</cp:coreProperties>
</file>